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0834F99A" w:rsidR="00E32EF3" w:rsidRPr="00420169" w:rsidRDefault="00E32EF3" w:rsidP="00EF624B">
      <w:pPr>
        <w:jc w:val="both"/>
        <w:rPr>
          <w:ins w:id="2" w:author="Tran, Quynh" w:date="2019-05-22T11:39:00Z"/>
          <w:rFonts w:asciiTheme="minorHAnsi" w:hAnsiTheme="minorHAnsi"/>
        </w:rPr>
      </w:pPr>
      <w:commentRangeStart w:id="3"/>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4"/>
      <w:r w:rsidR="002E0659" w:rsidRPr="00420169">
        <w:rPr>
          <w:rFonts w:asciiTheme="minorHAnsi" w:hAnsiTheme="minorHAnsi"/>
        </w:rPr>
        <w:t>Detrick</w:t>
      </w:r>
      <w:ins w:id="5" w:author="Snyder, Detrick" w:date="2019-05-22T17:53:00Z">
        <w:r w:rsidR="002E0659" w:rsidRPr="00420169">
          <w:rPr>
            <w:rFonts w:asciiTheme="minorHAnsi" w:hAnsiTheme="minorHAnsi"/>
          </w:rPr>
          <w:t xml:space="preserve"> </w:t>
        </w:r>
        <w:r w:rsidR="00AB442D">
          <w:rPr>
            <w:rFonts w:asciiTheme="minorHAnsi" w:hAnsiTheme="minorHAnsi"/>
          </w:rPr>
          <w:t>S.</w:t>
        </w:r>
      </w:ins>
      <w:ins w:id="6" w:author="Snyder, Detrick" w:date="2019-06-03T10:30:00Z">
        <w:r w:rsidR="002E0659" w:rsidRPr="00420169">
          <w:rPr>
            <w:rFonts w:asciiTheme="minorHAnsi" w:hAnsiTheme="minorHAnsi"/>
          </w:rPr>
          <w:t xml:space="preserve"> </w:t>
        </w:r>
      </w:ins>
      <w:r w:rsidR="002E0659" w:rsidRPr="00420169">
        <w:rPr>
          <w:rFonts w:asciiTheme="minorHAnsi" w:hAnsiTheme="minorHAnsi"/>
        </w:rPr>
        <w:t>Snyder</w:t>
      </w:r>
      <w:commentRangeEnd w:id="4"/>
      <w:r w:rsidR="00BF1208" w:rsidRPr="00420169">
        <w:rPr>
          <w:rStyle w:val="CommentReference"/>
          <w:rFonts w:asciiTheme="minorHAnsi" w:hAnsiTheme="minorHAnsi"/>
        </w:rPr>
        <w:commentReference w:id="4"/>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Alan R. Saltiel</w:t>
      </w:r>
      <w:r w:rsidR="00926840" w:rsidRPr="00420169">
        <w:rPr>
          <w:rFonts w:asciiTheme="minorHAnsi" w:hAnsiTheme="minorHAnsi"/>
        </w:rPr>
        <w:t xml:space="preserve"> and Dave Bridges</w:t>
      </w:r>
      <w:commentRangeEnd w:id="3"/>
      <w:r w:rsidR="00F93FA0">
        <w:rPr>
          <w:rStyle w:val="CommentReference"/>
          <w:rFonts w:asciiTheme="minorHAnsi" w:hAnsiTheme="minorHAnsi" w:cstheme="minorBidi"/>
        </w:rPr>
        <w:commentReference w:id="3"/>
      </w:r>
    </w:p>
    <w:p w14:paraId="4D25796B" w14:textId="4BEC0EC4" w:rsidR="00A2080F" w:rsidRDefault="00714B99" w:rsidP="00EF624B">
      <w:pPr>
        <w:jc w:val="both"/>
        <w:rPr>
          <w:ins w:id="7" w:author="Tran, Quynh" w:date="2019-05-22T11:39:00Z"/>
          <w:rFonts w:asciiTheme="minorHAnsi" w:hAnsiTheme="minorHAnsi"/>
        </w:rPr>
      </w:pPr>
      <w:ins w:id="8" w:author="Stephenson, Erin" w:date="2019-06-03T12:39:00Z">
        <w:r>
          <w:rPr>
            <w:rFonts w:asciiTheme="minorHAnsi" w:hAnsiTheme="minorHAnsi"/>
          </w:rPr>
          <w:t xml:space="preserve">EJS: University of Tennessee Health Science Center, </w:t>
        </w:r>
        <w:proofErr w:type="spellStart"/>
        <w:r>
          <w:rPr>
            <w:rFonts w:asciiTheme="minorHAnsi" w:hAnsiTheme="minorHAnsi"/>
          </w:rPr>
          <w:t>Department’s</w:t>
        </w:r>
        <w:proofErr w:type="spellEnd"/>
        <w:r>
          <w:rPr>
            <w:rFonts w:asciiTheme="minorHAnsi" w:hAnsiTheme="minorHAnsi"/>
          </w:rPr>
          <w:t xml:space="preserve"> of Physiology and Pediatrics,</w:t>
        </w:r>
      </w:ins>
      <w:ins w:id="9" w:author="Stephenson, Erin" w:date="2019-06-03T12:40:00Z">
        <w:r>
          <w:rPr>
            <w:rFonts w:asciiTheme="minorHAnsi" w:hAnsiTheme="minorHAnsi"/>
          </w:rPr>
          <w:t xml:space="preserve"> Memphis, TN; Children’s Foundation Research Institute, Le Bonheur Children’s Hospital, Memphis, TN</w:t>
        </w:r>
      </w:ins>
    </w:p>
    <w:p w14:paraId="0C31C8C0" w14:textId="27AFF742" w:rsidR="00A2080F" w:rsidRPr="00420169" w:rsidRDefault="00A2080F" w:rsidP="00EF624B">
      <w:pPr>
        <w:jc w:val="both"/>
        <w:rPr>
          <w:ins w:id="10" w:author="Tran, Quynh" w:date="2019-06-03T10:27:00Z"/>
          <w:rFonts w:asciiTheme="minorHAnsi" w:hAnsiTheme="minorHAnsi"/>
        </w:rPr>
      </w:pPr>
      <w:ins w:id="11" w:author="Tran, Quynh" w:date="2019-05-22T11:39:00Z">
        <w:r>
          <w:rPr>
            <w:rFonts w:asciiTheme="minorHAnsi" w:hAnsiTheme="minorHAnsi"/>
          </w:rPr>
          <w:t>QTT: Universit</w:t>
        </w:r>
      </w:ins>
      <w:ins w:id="12" w:author="Tran, Quynh" w:date="2019-05-22T11:40:00Z">
        <w:r>
          <w:rPr>
            <w:rFonts w:asciiTheme="minorHAnsi" w:hAnsiTheme="minorHAnsi"/>
          </w:rPr>
          <w:t>y of Tennessee Health Science Center, Department of Preventive Medicine, Memphis, TN 381</w:t>
        </w:r>
      </w:ins>
      <w:ins w:id="13" w:author="Tran, Quynh" w:date="2019-05-22T11:51:00Z">
        <w:r w:rsidR="00475A8C">
          <w:rPr>
            <w:rFonts w:asciiTheme="minorHAnsi" w:hAnsiTheme="minorHAnsi"/>
          </w:rPr>
          <w:t>63</w:t>
        </w:r>
      </w:ins>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70294266"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proofErr w:type="spellStart"/>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1826AB">
        <w:rPr>
          <w:rFonts w:asciiTheme="minorHAnsi" w:hAnsiTheme="minorHAnsi"/>
          <w:i/>
        </w:rPr>
        <w:t>,</w:t>
      </w:r>
      <w:r w:rsidR="000325F7" w:rsidRPr="00420169">
        <w:rPr>
          <w:rFonts w:asciiTheme="minorHAnsi" w:hAnsiTheme="minorHAnsi"/>
        </w:rPr>
        <w:t xml:space="preserve"> which confers </w:t>
      </w:r>
      <w:r w:rsidR="00B83C7F" w:rsidRPr="00420169">
        <w:rPr>
          <w:rFonts w:asciiTheme="minorHAnsi" w:hAnsiTheme="minorHAnsi"/>
        </w:rPr>
        <w:t>constitu</w:t>
      </w:r>
      <w:r w:rsidR="00B83C7F">
        <w:rPr>
          <w:rFonts w:asciiTheme="minorHAnsi" w:hAnsiTheme="minorHAnsi"/>
        </w:rPr>
        <w:t>tive</w:t>
      </w:r>
      <w:r w:rsidR="00B83C7F" w:rsidRPr="00420169">
        <w:rPr>
          <w:rFonts w:asciiTheme="minorHAnsi" w:hAnsiTheme="minorHAnsi"/>
        </w:rPr>
        <w:t xml:space="preserve"> </w:t>
      </w:r>
      <w:r w:rsidR="000325F7" w:rsidRPr="00420169">
        <w:rPr>
          <w:rFonts w:asciiTheme="minorHAnsi" w:hAnsiTheme="minorHAnsi"/>
        </w:rPr>
        <w:t xml:space="preserve">activation of mTORC1 in skeletal muscle. </w:t>
      </w:r>
      <w:r w:rsidR="001826AB">
        <w:rPr>
          <w:rFonts w:asciiTheme="minorHAnsi" w:hAnsiTheme="minorHAnsi"/>
        </w:rPr>
        <w:t>U</w:t>
      </w:r>
      <w:r w:rsidR="000325F7" w:rsidRPr="00420169">
        <w:rPr>
          <w:rFonts w:asciiTheme="minorHAnsi" w:hAnsiTheme="minorHAnsi"/>
        </w:rPr>
        <w:t xml:space="preserve">nbiased </w:t>
      </w:r>
      <w:r w:rsidR="000325F7" w:rsidRPr="006E202A">
        <w:rPr>
          <w:rFonts w:asciiTheme="minorHAnsi" w:hAnsiTheme="minorHAnsi"/>
        </w:rPr>
        <w:t>transcriptional analys</w:t>
      </w:r>
      <w:r w:rsidR="00037667">
        <w:rPr>
          <w:rFonts w:asciiTheme="minorHAnsi" w:hAnsiTheme="minorHAnsi"/>
        </w:rPr>
        <w:t>i</w:t>
      </w:r>
      <w:r w:rsidR="000325F7" w:rsidRPr="006E202A">
        <w:rPr>
          <w:rFonts w:asciiTheme="minorHAnsi" w:hAnsiTheme="minorHAnsi"/>
        </w:rPr>
        <w:t>s identif</w:t>
      </w:r>
      <w:r w:rsidR="001826AB">
        <w:rPr>
          <w:rFonts w:asciiTheme="minorHAnsi" w:hAnsiTheme="minorHAnsi"/>
        </w:rPr>
        <w:t>ies</w:t>
      </w:r>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Additionally, we show that constitu</w:t>
      </w:r>
      <w:r w:rsidR="001826AB">
        <w:rPr>
          <w:rFonts w:asciiTheme="minorHAnsi" w:hAnsiTheme="minorHAnsi"/>
        </w:rPr>
        <w:t>tive</w:t>
      </w:r>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7E8691ED"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09B3E8AE"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r w:rsidR="00DA47E4">
        <w:rPr>
          <w:rFonts w:asciiTheme="minorHAnsi" w:hAnsiTheme="minorHAnsi"/>
        </w:rPr>
        <w:t xml:space="preserve">, and repressed during periods of energy </w:t>
      </w:r>
      <w:r w:rsidR="009C1699">
        <w:rPr>
          <w:rFonts w:asciiTheme="minorHAnsi" w:hAnsiTheme="minorHAnsi"/>
        </w:rPr>
        <w:t xml:space="preserve">and nutrient </w:t>
      </w:r>
      <w:r w:rsidR="00DA47E4">
        <w:rPr>
          <w:rFonts w:asciiTheme="minorHAnsi" w:hAnsiTheme="minorHAnsi"/>
        </w:rPr>
        <w:t>deprivation</w:t>
      </w:r>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0C7C7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t>
      </w:r>
      <w:r w:rsidR="00C13E13" w:rsidRPr="00256914">
        <w:rPr>
          <w:rFonts w:asciiTheme="minorHAnsi" w:hAnsiTheme="minorHAnsi"/>
        </w:rPr>
        <w:lastRenderedPageBreak/>
        <w:t xml:space="preserve">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35F5A12F"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00A80D8C">
        <w:rPr>
          <w:rFonts w:asciiTheme="minorHAnsi" w:hAnsiTheme="minorHAnsi"/>
        </w:rPr>
        <w:t>humans</w:t>
      </w:r>
      <w:ins w:id="14" w:author="Alan Saltiel" w:date="2019-05-22T14:46:00Z">
        <w:r w:rsidR="00DA47E4">
          <w:rPr>
            <w:rFonts w:asciiTheme="minorHAnsi" w:hAnsiTheme="minorHAnsi"/>
          </w:rPr>
          <w:t xml:space="preserve"> </w:t>
        </w:r>
      </w:ins>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1CADD910" w:rsidR="00802891" w:rsidRPr="004C0A6E" w:rsidRDefault="00802891" w:rsidP="00EF624B">
      <w:pPr>
        <w:pStyle w:val="Heading2"/>
        <w:jc w:val="both"/>
        <w:rPr>
          <w:rFonts w:asciiTheme="minorHAnsi" w:hAnsiTheme="minorHAnsi"/>
        </w:rPr>
      </w:pPr>
      <w:r w:rsidRPr="004C0A6E">
        <w:rPr>
          <w:rFonts w:asciiTheme="minorHAnsi" w:hAnsiTheme="minorHAnsi"/>
        </w:rPr>
        <w:t>Animal Husbandry</w:t>
      </w:r>
    </w:p>
    <w:p w14:paraId="61818EC9" w14:textId="7B5E26CD"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15"/>
      <w:commentRangeStart w:id="16"/>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15"/>
      <w:proofErr w:type="spellEnd"/>
      <w:r w:rsidR="00B80ABE" w:rsidRPr="004C0A6E">
        <w:rPr>
          <w:rStyle w:val="CommentReference"/>
          <w:rFonts w:asciiTheme="minorHAnsi" w:hAnsiTheme="minorHAnsi"/>
        </w:rPr>
        <w:commentReference w:id="15"/>
      </w:r>
      <w:commentRangeEnd w:id="16"/>
      <w:r w:rsidR="00414DD7">
        <w:rPr>
          <w:rFonts w:asciiTheme="minorHAnsi" w:hAnsiTheme="minorHAnsi"/>
        </w:rPr>
        <w:t xml:space="preserve"> (catalog # 7912)</w:t>
      </w:r>
      <w:r w:rsidR="00415CEB">
        <w:rPr>
          <w:rStyle w:val="CommentReference"/>
          <w:rFonts w:asciiTheme="minorHAnsi" w:hAnsiTheme="minorHAnsi" w:cstheme="minorBidi"/>
        </w:rPr>
        <w:commentReference w:id="16"/>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3507E7">
        <w:rPr>
          <w:rFonts w:asciiTheme="minorHAnsi" w:hAnsiTheme="minorHAnsi"/>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390B9E">
        <w:rPr>
          <w:rFonts w:asciiTheme="minorHAnsi" w:hAnsiTheme="minorHAnsi"/>
        </w:rPr>
        <w:t>HFD feeding</w:t>
      </w:r>
      <w:r w:rsidR="0072439B">
        <w:rPr>
          <w:rFonts w:asciiTheme="minorHAnsi" w:hAnsiTheme="minorHAnsi"/>
        </w:rPr>
        <w:t xml:space="preserve"> was initiated</w:t>
      </w:r>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4BD82422"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r w:rsidR="00996376" w:rsidRPr="00B17BC0">
        <w:rPr>
          <w:rFonts w:asciiTheme="minorHAnsi" w:hAnsiTheme="minorHAnsi"/>
          <w:bCs/>
        </w:rPr>
        <w:t>Tg</w:t>
      </w:r>
      <w:proofErr w:type="spellEnd"/>
      <w:r w:rsidR="00996376" w:rsidRPr="00B17BC0">
        <w:rPr>
          <w:rFonts w:asciiTheme="minorHAnsi" w:hAnsiTheme="minorHAnsi"/>
          <w:bCs/>
        </w:rPr>
        <w:t>(</w:t>
      </w:r>
      <w:proofErr w:type="spellStart"/>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 xml:space="preserve">/J mice (stock 005680). To generate F1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w:t>
      </w:r>
      <w:r w:rsidR="0072439B">
        <w:rPr>
          <w:rFonts w:asciiTheme="minorHAnsi" w:hAnsiTheme="minorHAnsi"/>
          <w:bCs/>
        </w:rPr>
        <w:t>mice that</w:t>
      </w:r>
      <w:r w:rsidR="0072439B" w:rsidRPr="00B17BC0">
        <w:rPr>
          <w:rFonts w:asciiTheme="minorHAnsi" w:hAnsiTheme="minorHAnsi"/>
          <w:bCs/>
        </w:rPr>
        <w:t xml:space="preserve"> </w:t>
      </w:r>
      <w:r w:rsidR="00996376" w:rsidRPr="00B17BC0">
        <w:rPr>
          <w:rFonts w:asciiTheme="minorHAnsi" w:hAnsiTheme="minorHAnsi"/>
          <w:bCs/>
        </w:rPr>
        <w:t>either</w:t>
      </w:r>
      <w:r w:rsidR="00972512" w:rsidRPr="00B17BC0">
        <w:rPr>
          <w:rFonts w:asciiTheme="minorHAnsi" w:hAnsiTheme="minorHAnsi"/>
          <w:bCs/>
        </w:rPr>
        <w:t xml:space="preserve"> </w:t>
      </w:r>
      <w:r w:rsidR="0072439B">
        <w:rPr>
          <w:rFonts w:asciiTheme="minorHAnsi" w:hAnsiTheme="minorHAnsi"/>
          <w:bCs/>
        </w:rPr>
        <w:t>possessed</w:t>
      </w:r>
      <w:r w:rsidR="00972512" w:rsidRPr="00B17BC0">
        <w:rPr>
          <w:rFonts w:asciiTheme="minorHAnsi" w:hAnsiTheme="minorHAnsi"/>
          <w:bCs/>
        </w:rPr>
        <w:t xml:space="preserve">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EF624B">
      <w:pPr>
        <w:pStyle w:val="Heading2"/>
        <w:jc w:val="both"/>
        <w:rPr>
          <w:rFonts w:asciiTheme="minorHAnsi" w:hAnsiTheme="minorHAnsi"/>
        </w:rPr>
      </w:pPr>
      <w:r w:rsidRPr="00B17BC0">
        <w:rPr>
          <w:rFonts w:asciiTheme="minorHAnsi" w:hAnsiTheme="minorHAnsi"/>
        </w:rPr>
        <w:lastRenderedPageBreak/>
        <w:t>Insulin Tolerance Test</w:t>
      </w:r>
    </w:p>
    <w:p w14:paraId="305CD7B9" w14:textId="3DEF1028" w:rsidR="00365FE9" w:rsidRPr="00420169" w:rsidRDefault="00745DCE" w:rsidP="00EF624B">
      <w:pPr>
        <w:jc w:val="both"/>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w:t>
      </w:r>
      <w:r w:rsidR="0072439B" w:rsidRPr="00420169">
        <w:rPr>
          <w:rFonts w:asciiTheme="minorHAnsi" w:hAnsiTheme="minorHAnsi"/>
          <w:bCs/>
        </w:rPr>
        <w:t xml:space="preserve">by magnetic resonance </w:t>
      </w:r>
      <w:r w:rsidR="007276B1" w:rsidRPr="00B17BC0">
        <w:rPr>
          <w:rFonts w:asciiTheme="minorHAnsi" w:hAnsiTheme="minorHAnsi"/>
        </w:rPr>
        <w:t>(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asting blood glucose concentrations were 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w:t>
      </w:r>
      <w:r w:rsidR="001E107B">
        <w:rPr>
          <w:rFonts w:asciiTheme="minorHAnsi" w:hAnsiTheme="minorHAnsi"/>
        </w:rPr>
        <w:t xml:space="preserve"> diluted in PBS</w:t>
      </w:r>
      <w:r w:rsidR="00FF3C23" w:rsidRPr="00B17BC0">
        <w:rPr>
          <w:rFonts w:asciiTheme="minorHAnsi" w:hAnsiTheme="minorHAnsi"/>
        </w:rPr>
        <w:t>. Blood glucose was monitored over a two</w:t>
      </w:r>
      <w:r w:rsidR="00414DD7">
        <w:rPr>
          <w:rFonts w:asciiTheme="minorHAnsi" w:hAnsiTheme="minorHAnsi"/>
        </w:rPr>
        <w:t>-</w:t>
      </w:r>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20EDA9B8" w:rsidR="00502BBA" w:rsidRPr="00EE6832"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204C8C">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EF624B">
      <w:pPr>
        <w:pStyle w:val="Heading2"/>
        <w:jc w:val="both"/>
        <w:rPr>
          <w:rFonts w:asciiTheme="minorHAnsi" w:hAnsiTheme="minorHAnsi"/>
        </w:rPr>
      </w:pPr>
      <w:r w:rsidRPr="00EE6832">
        <w:rPr>
          <w:rFonts w:asciiTheme="minorHAnsi" w:hAnsiTheme="minorHAnsi"/>
        </w:rPr>
        <w:t>Western Blotting</w:t>
      </w:r>
    </w:p>
    <w:p w14:paraId="64FBDD7B" w14:textId="4573399E" w:rsidR="0045067A" w:rsidRDefault="0045067A" w:rsidP="00EF624B">
      <w:pPr>
        <w:jc w:val="both"/>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quadriceps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w:t>
      </w:r>
      <w:proofErr w:type="spellStart"/>
      <w:r w:rsidR="00C50D02" w:rsidRPr="00EE6832">
        <w:rPr>
          <w:rFonts w:asciiTheme="minorHAnsi" w:hAnsiTheme="minorHAnsi"/>
        </w:rPr>
        <w:t>Tris</w:t>
      </w:r>
      <w:proofErr w:type="spellEnd"/>
      <w:r w:rsidR="00C50D02" w:rsidRPr="00EE6832">
        <w:rPr>
          <w:rFonts w:asciiTheme="minorHAnsi" w:hAnsiTheme="minorHAnsi"/>
        </w:rPr>
        <w:t xml:space="preserve">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w:t>
      </w:r>
      <w:r w:rsidR="00BC3D51">
        <w:rPr>
          <w:rFonts w:asciiTheme="minorHAnsi" w:hAnsiTheme="minorHAnsi"/>
        </w:rPr>
        <w:t>, transferred to nitrocellulose</w:t>
      </w:r>
      <w:r w:rsidRPr="00EE6832">
        <w:rPr>
          <w:rFonts w:asciiTheme="minorHAnsi" w:hAnsiTheme="minorHAnsi"/>
        </w:rPr>
        <w:t xml:space="preserve"> and blotted with antibodies described in the figure legends.  </w:t>
      </w:r>
      <w:r w:rsidR="000B0032">
        <w:rPr>
          <w:rFonts w:asciiTheme="minorHAnsi" w:hAnsiTheme="minorHAnsi"/>
        </w:rPr>
        <w:t>Primary a</w:t>
      </w:r>
      <w:r w:rsidR="000B0032" w:rsidRPr="00EE6832">
        <w:rPr>
          <w:rFonts w:asciiTheme="minorHAnsi" w:hAnsiTheme="minorHAnsi"/>
        </w:rPr>
        <w:t xml:space="preserve">ntibodies </w:t>
      </w:r>
      <w:r w:rsidR="002D65EF" w:rsidRPr="00EE6832">
        <w:rPr>
          <w:rFonts w:asciiTheme="minorHAnsi" w:hAnsiTheme="minorHAnsi"/>
        </w:rPr>
        <w:t>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 xml:space="preserve">GAPDH </w:t>
      </w:r>
      <w:r w:rsidR="00BC3D51">
        <w:rPr>
          <w:rFonts w:asciiTheme="minorHAnsi" w:hAnsiTheme="minorHAnsi"/>
        </w:rPr>
        <w:t xml:space="preserve">(#) </w:t>
      </w:r>
      <w:r w:rsidR="009365EA" w:rsidRPr="00EE6832">
        <w:rPr>
          <w:rFonts w:asciiTheme="minorHAnsi" w:hAnsiTheme="minorHAnsi"/>
        </w:rPr>
        <w:t>and Sarcolipin</w:t>
      </w:r>
      <w:r w:rsidR="004C43BF">
        <w:rPr>
          <w:rFonts w:asciiTheme="minorHAnsi" w:hAnsiTheme="minorHAnsi"/>
        </w:rPr>
        <w:t xml:space="preserve"> </w:t>
      </w:r>
      <w:commentRangeStart w:id="17"/>
      <w:r w:rsidR="004C43BF">
        <w:rPr>
          <w:rFonts w:asciiTheme="minorHAnsi" w:hAnsiTheme="minorHAnsi"/>
        </w:rPr>
        <w:t>(</w:t>
      </w:r>
      <w:r w:rsidR="000056D9">
        <w:rPr>
          <w:rFonts w:asciiTheme="minorHAnsi" w:hAnsiTheme="minorHAnsi"/>
        </w:rPr>
        <w:t>#</w:t>
      </w:r>
      <w:r w:rsidR="004C43BF">
        <w:rPr>
          <w:rFonts w:asciiTheme="minorHAnsi" w:hAnsiTheme="minorHAnsi"/>
        </w:rPr>
        <w:t>)</w:t>
      </w:r>
      <w:commentRangeEnd w:id="17"/>
      <w:r w:rsidR="000B0032">
        <w:rPr>
          <w:rStyle w:val="CommentReference"/>
          <w:rFonts w:asciiTheme="minorHAnsi" w:hAnsiTheme="minorHAnsi" w:cstheme="minorBidi"/>
        </w:rPr>
        <w:commentReference w:id="17"/>
      </w:r>
      <w:r w:rsidR="002D65EF" w:rsidRPr="00EE6832">
        <w:rPr>
          <w:rFonts w:asciiTheme="minorHAnsi" w:hAnsiTheme="minorHAnsi"/>
        </w:rPr>
        <w:t xml:space="preserve">.  </w:t>
      </w:r>
      <w:r w:rsidR="000B0032">
        <w:rPr>
          <w:rFonts w:asciiTheme="minorHAnsi" w:hAnsiTheme="minorHAnsi"/>
        </w:rPr>
        <w:t>Near infra-red secondary antibodies</w:t>
      </w:r>
      <w:r w:rsidR="000D6416">
        <w:rPr>
          <w:rFonts w:asciiTheme="minorHAnsi" w:hAnsiTheme="minorHAnsi"/>
        </w:rPr>
        <w:t xml:space="preserve"> raised against rabbit (Alexa Fluor </w:t>
      </w:r>
      <w:r w:rsidR="000056D9">
        <w:rPr>
          <w:rFonts w:asciiTheme="minorHAnsi" w:hAnsiTheme="minorHAnsi"/>
        </w:rPr>
        <w:t>#A21109) and mo</w:t>
      </w:r>
      <w:r w:rsidR="000D6416">
        <w:rPr>
          <w:rFonts w:asciiTheme="minorHAnsi" w:hAnsiTheme="minorHAnsi"/>
        </w:rPr>
        <w:t>u</w:t>
      </w:r>
      <w:r w:rsidR="000056D9">
        <w:rPr>
          <w:rFonts w:asciiTheme="minorHAnsi" w:hAnsiTheme="minorHAnsi"/>
        </w:rPr>
        <w:t>s</w:t>
      </w:r>
      <w:r w:rsidR="000D6416">
        <w:rPr>
          <w:rFonts w:asciiTheme="minorHAnsi" w:hAnsiTheme="minorHAnsi"/>
        </w:rPr>
        <w:t>e</w:t>
      </w:r>
      <w:r w:rsidR="000B0032">
        <w:rPr>
          <w:rFonts w:asciiTheme="minorHAnsi" w:hAnsiTheme="minorHAnsi"/>
        </w:rPr>
        <w:t xml:space="preserve"> (</w:t>
      </w:r>
      <w:r w:rsidR="000D6416">
        <w:rPr>
          <w:rFonts w:asciiTheme="minorHAnsi" w:hAnsiTheme="minorHAnsi"/>
        </w:rPr>
        <w:t xml:space="preserve">Alexa </w:t>
      </w:r>
      <w:r w:rsidR="000D6416">
        <w:rPr>
          <w:rFonts w:asciiTheme="minorHAnsi" w:eastAsia="Times New Roman" w:hAnsiTheme="minorHAnsi"/>
          <w:color w:val="000000"/>
          <w:shd w:val="clear" w:color="auto" w:fill="FFFFFF"/>
        </w:rPr>
        <w:t>Fluor 790 #A113</w:t>
      </w:r>
      <w:r w:rsidR="000056D9">
        <w:rPr>
          <w:rFonts w:asciiTheme="minorHAnsi" w:eastAsia="Times New Roman" w:hAnsiTheme="minorHAnsi"/>
          <w:color w:val="000000"/>
          <w:shd w:val="clear" w:color="auto" w:fill="FFFFFF"/>
        </w:rPr>
        <w:t>71</w:t>
      </w:r>
      <w:r w:rsidR="000D6416">
        <w:rPr>
          <w:rFonts w:asciiTheme="minorHAnsi" w:eastAsia="Times New Roman" w:hAnsiTheme="minorHAnsi"/>
          <w:color w:val="000000"/>
          <w:shd w:val="clear" w:color="auto" w:fill="FFFFFF"/>
        </w:rPr>
        <w:t xml:space="preserve">) </w:t>
      </w:r>
      <w:r w:rsidR="000B0032">
        <w:rPr>
          <w:rFonts w:asciiTheme="minorHAnsi" w:hAnsiTheme="minorHAnsi"/>
        </w:rPr>
        <w:t xml:space="preserve">were used to </w:t>
      </w:r>
      <w:r w:rsidR="002D65EF" w:rsidRPr="00EE6832">
        <w:rPr>
          <w:rFonts w:asciiTheme="minorHAnsi" w:hAnsiTheme="minorHAnsi"/>
        </w:rPr>
        <w:t>visualize</w:t>
      </w:r>
      <w:r w:rsidR="000B0032">
        <w:rPr>
          <w:rFonts w:asciiTheme="minorHAnsi" w:hAnsiTheme="minorHAnsi"/>
        </w:rPr>
        <w:t xml:space="preserve"> blots</w:t>
      </w:r>
      <w:r w:rsidR="002D65EF" w:rsidRPr="00EE6832">
        <w:rPr>
          <w:rFonts w:asciiTheme="minorHAnsi" w:hAnsiTheme="minorHAnsi"/>
        </w:rPr>
        <w:t xml:space="preserve">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w:t>
      </w:r>
      <w:r w:rsidR="000B0032">
        <w:rPr>
          <w:rFonts w:asciiTheme="minorHAnsi" w:hAnsiTheme="minorHAnsi"/>
        </w:rPr>
        <w:t xml:space="preserve">. Relative protein </w:t>
      </w:r>
      <w:r w:rsidR="000056D9">
        <w:rPr>
          <w:rFonts w:asciiTheme="minorHAnsi" w:hAnsiTheme="minorHAnsi"/>
        </w:rPr>
        <w:t xml:space="preserve">abundance </w:t>
      </w:r>
      <w:r w:rsidR="000B0032">
        <w:rPr>
          <w:rFonts w:asciiTheme="minorHAnsi" w:hAnsiTheme="minorHAnsi"/>
        </w:rPr>
        <w:t xml:space="preserve">was </w:t>
      </w:r>
      <w:r w:rsidR="002D65EF" w:rsidRPr="00EE6832">
        <w:rPr>
          <w:rFonts w:asciiTheme="minorHAnsi" w:hAnsiTheme="minorHAnsi"/>
        </w:rPr>
        <w:t xml:space="preserve">quantified </w:t>
      </w:r>
      <w:r w:rsidR="000B0032">
        <w:rPr>
          <w:rFonts w:asciiTheme="minorHAnsi" w:hAnsiTheme="minorHAnsi"/>
        </w:rPr>
        <w:t xml:space="preserve">using </w:t>
      </w:r>
      <w:r w:rsidR="002D65EF" w:rsidRPr="00EE6832">
        <w:rPr>
          <w:rFonts w:asciiTheme="minorHAnsi" w:hAnsiTheme="minorHAnsi"/>
        </w:rPr>
        <w:t xml:space="preserve">Image Studio </w:t>
      </w:r>
      <w:r w:rsidR="000056D9">
        <w:rPr>
          <w:rFonts w:asciiTheme="minorHAnsi" w:hAnsiTheme="minorHAnsi"/>
        </w:rPr>
        <w:t xml:space="preserve">Lite </w:t>
      </w:r>
      <w:r w:rsidR="002D65EF" w:rsidRPr="00EE6832">
        <w:rPr>
          <w:rFonts w:asciiTheme="minorHAnsi" w:hAnsiTheme="minorHAnsi"/>
        </w:rPr>
        <w:t>software.</w:t>
      </w:r>
    </w:p>
    <w:p w14:paraId="5DB19986" w14:textId="77777777" w:rsidR="0065151D" w:rsidRPr="00EE6832" w:rsidRDefault="0065151D" w:rsidP="00EF624B">
      <w:pPr>
        <w:jc w:val="both"/>
        <w:rPr>
          <w:rFonts w:asciiTheme="minorHAnsi" w:hAnsiTheme="minorHAnsi"/>
        </w:rPr>
      </w:pPr>
    </w:p>
    <w:p w14:paraId="44828192" w14:textId="65F049FF" w:rsidR="0065151D" w:rsidRPr="00670CC6" w:rsidRDefault="00F82FCB" w:rsidP="000B0E47">
      <w:pPr>
        <w:rPr>
          <w:color w:val="6F6F74" w:themeColor="accent1"/>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2219A55A" w:rsidR="00A269C3" w:rsidRPr="00ED672B" w:rsidRDefault="00A269C3" w:rsidP="000B0E47">
      <w:pPr>
        <w:pStyle w:val="Heading2"/>
        <w:spacing w:before="0"/>
        <w:jc w:val="both"/>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lastRenderedPageBreak/>
        <w:t xml:space="preserve">Total RNA was </w:t>
      </w:r>
      <w:r w:rsidR="002F5DEA">
        <w:rPr>
          <w:rFonts w:asciiTheme="minorHAnsi" w:eastAsiaTheme="minorEastAsia" w:hAnsiTheme="minorHAnsi" w:cstheme="minorBidi"/>
          <w:b w:val="0"/>
          <w:bCs w:val="0"/>
          <w:color w:val="auto"/>
          <w:sz w:val="24"/>
          <w:szCs w:val="24"/>
        </w:rPr>
        <w:t>extracted</w:t>
      </w:r>
      <w:r w:rsidR="002F5DEA" w:rsidRPr="00ED672B">
        <w:rPr>
          <w:rFonts w:asciiTheme="minorHAnsi" w:eastAsiaTheme="minorEastAsia" w:hAnsiTheme="minorHAnsi" w:cstheme="minorBidi"/>
          <w:b w:val="0"/>
          <w:bCs w:val="0"/>
          <w:color w:val="auto"/>
          <w:sz w:val="24"/>
          <w:szCs w:val="24"/>
        </w:rPr>
        <w:t xml:space="preserve">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 quadriceps femoris</w:t>
      </w:r>
      <w:r w:rsidR="00204D2D">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Life Technologies</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 xml:space="preserve"> and then analyzed using an Agi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A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8]"},"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9]"},"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to incorporate color</w:t>
      </w:r>
      <w:r w:rsidR="00B359CC">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spac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1]"},"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1]</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r w:rsidR="00A2080F">
        <w:rPr>
          <w:rFonts w:asciiTheme="minorHAnsi" w:eastAsiaTheme="minorEastAsia" w:hAnsiTheme="minorHAnsi" w:cstheme="minorBidi"/>
          <w:b w:val="0"/>
          <w:bCs w:val="0"/>
          <w:color w:val="auto"/>
          <w:sz w:val="24"/>
          <w:szCs w:val="24"/>
        </w:rPr>
        <w:t>GSE84312</w:t>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2,43]"},"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2,43]</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of differentially expressed genes</w:t>
      </w:r>
      <w:ins w:id="18" w:author="Tran, Quynh" w:date="2019-05-23T12:04:00Z">
        <w:r w:rsidR="00B359CC">
          <w:rPr>
            <w:rFonts w:asciiTheme="minorHAnsi" w:eastAsiaTheme="minorEastAsia" w:hAnsiTheme="minorHAnsi" w:cstheme="minorBidi"/>
            <w:b w:val="0"/>
            <w:bCs w:val="0"/>
            <w:color w:val="auto"/>
            <w:sz w:val="24"/>
            <w:szCs w:val="24"/>
          </w:rPr>
          <w:t>,</w:t>
        </w:r>
      </w:ins>
      <w:r w:rsidR="007151C0" w:rsidRPr="00ED672B">
        <w:rPr>
          <w:rFonts w:asciiTheme="minorHAnsi" w:eastAsiaTheme="minorEastAsia" w:hAnsiTheme="minorHAnsi" w:cstheme="minorBidi"/>
          <w:b w:val="0"/>
          <w:bCs w:val="0"/>
          <w:color w:val="auto"/>
          <w:sz w:val="24"/>
          <w:szCs w:val="24"/>
        </w:rPr>
        <w:t xml:space="preserve">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4]</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271A819D"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w:t>
      </w:r>
      <w:proofErr w:type="spellStart"/>
      <w:r w:rsidR="002A27DB" w:rsidRPr="00EE6832">
        <w:rPr>
          <w:rFonts w:asciiTheme="minorHAnsi" w:hAnsiTheme="minorHAnsi"/>
          <w:b w:val="0"/>
          <w:color w:val="000000" w:themeColor="text1"/>
          <w:sz w:val="24"/>
          <w:szCs w:val="24"/>
        </w:rPr>
        <w:t>Tris</w:t>
      </w:r>
      <w:proofErr w:type="spellEnd"/>
      <w:r w:rsidR="002A27DB" w:rsidRPr="00EE6832">
        <w:rPr>
          <w:rFonts w:asciiTheme="minorHAnsi" w:hAnsiTheme="minorHAnsi"/>
          <w:b w:val="0"/>
          <w:color w:val="000000" w:themeColor="text1"/>
          <w:sz w:val="24"/>
          <w:szCs w:val="24"/>
        </w:rPr>
        <w:t xml:space="preserve">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3EEB3628"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R</w:t>
      </w:r>
      <w:r w:rsidRPr="00EE6832">
        <w:rPr>
          <w:rFonts w:asciiTheme="minorHAnsi" w:hAnsiTheme="minorHAnsi"/>
        </w:rPr>
        <w:t xml:space="preserve">, version 3.2.2 </w:t>
      </w:r>
      <w:r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204C8C">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6]"},"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204C8C">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7,48]"},"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9]"},"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0"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lastRenderedPageBreak/>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0C7EFA63" w:rsidR="00EE7DA9" w:rsidRPr="008F623B" w:rsidRDefault="00F0463F" w:rsidP="00EF624B">
      <w:pPr>
        <w:jc w:val="both"/>
        <w:rPr>
          <w:rFonts w:asciiTheme="minorHAnsi" w:hAnsiTheme="minorHAnsi"/>
        </w:rPr>
      </w:pPr>
      <w:commentRangeStart w:id="19"/>
      <w:r w:rsidRPr="00EE6832">
        <w:rPr>
          <w:rFonts w:asciiTheme="minorHAnsi" w:hAnsiTheme="minorHAnsi"/>
        </w:rPr>
        <w:t xml:space="preserve">Both short term overfeeding and chronic obesity result in increased energy expenditure.  </w:t>
      </w:r>
      <w:commentRangeEnd w:id="19"/>
      <w:r w:rsidR="008A00AE">
        <w:rPr>
          <w:rStyle w:val="CommentReference"/>
          <w:rFonts w:asciiTheme="minorHAnsi" w:hAnsiTheme="minorHAnsi" w:cstheme="minorBidi"/>
        </w:rPr>
        <w:commentReference w:id="19"/>
      </w:r>
      <w:r w:rsidRPr="00EE6832">
        <w:rPr>
          <w:rFonts w:asciiTheme="minorHAnsi" w:hAnsiTheme="minorHAnsi"/>
        </w:rPr>
        <w:t xml:space="preserve">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407F2E37"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would increase</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w:t>
      </w:r>
      <w:r w:rsidR="00350EC3">
        <w:rPr>
          <w:rFonts w:asciiTheme="minorHAnsi" w:hAnsiTheme="minorHAnsi"/>
        </w:rPr>
        <w:t>is increase</w:t>
      </w:r>
      <w:r w:rsidR="00DC6626" w:rsidRPr="00DD4690">
        <w:rPr>
          <w:rFonts w:asciiTheme="minorHAnsi" w:hAnsiTheme="minorHAnsi"/>
        </w:rPr>
        <w:t xml:space="preserve"> </w:t>
      </w:r>
      <w:r w:rsidR="00350EC3" w:rsidRPr="00DD4690">
        <w:rPr>
          <w:rFonts w:asciiTheme="minorHAnsi" w:hAnsiTheme="minorHAnsi"/>
        </w:rPr>
        <w:t>w</w:t>
      </w:r>
      <w:r w:rsidR="00350EC3">
        <w:rPr>
          <w:rFonts w:asciiTheme="minorHAnsi" w:hAnsiTheme="minorHAnsi"/>
        </w:rPr>
        <w:t>as</w:t>
      </w:r>
      <w:r w:rsidR="00350EC3" w:rsidRPr="00DD4690">
        <w:rPr>
          <w:rFonts w:asciiTheme="minorHAnsi" w:hAnsiTheme="minorHAnsi"/>
        </w:rPr>
        <w:t xml:space="preserve"> </w:t>
      </w:r>
      <w:r w:rsidRPr="00DD4690">
        <w:rPr>
          <w:rFonts w:asciiTheme="minorHAnsi" w:hAnsiTheme="minorHAnsi"/>
        </w:rPr>
        <w:t>no</w:t>
      </w:r>
      <w:r w:rsidR="00350EC3">
        <w:rPr>
          <w:rFonts w:asciiTheme="minorHAnsi" w:hAnsiTheme="minorHAnsi"/>
        </w:rPr>
        <w:t>t</w:t>
      </w:r>
      <w:r w:rsidRPr="00DD4690">
        <w:rPr>
          <w:rFonts w:asciiTheme="minorHAnsi" w:hAnsiTheme="minorHAnsi"/>
        </w:rPr>
        <w:t xml:space="preserve"> </w:t>
      </w:r>
      <w:r w:rsidR="00350EC3">
        <w:rPr>
          <w:rFonts w:asciiTheme="minorHAnsi" w:hAnsiTheme="minorHAnsi"/>
        </w:rPr>
        <w:t xml:space="preserve">associated with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350EC3">
        <w:rPr>
          <w:rFonts w:asciiTheme="minorHAnsi" w:hAnsiTheme="minorHAnsi"/>
        </w:rPr>
        <w:t>RER</w:t>
      </w:r>
      <w:r w:rsidR="00B44CBD" w:rsidRPr="00DD4690">
        <w:rPr>
          <w:rFonts w:asciiTheme="minorHAnsi" w:hAnsiTheme="minorHAnsi"/>
        </w:rPr>
        <w:t>’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w:t>
      </w:r>
      <w:r w:rsidR="00350EC3">
        <w:rPr>
          <w:rFonts w:asciiTheme="minorHAnsi" w:hAnsiTheme="minorHAnsi"/>
        </w:rPr>
        <w:t>RER</w:t>
      </w:r>
      <w:r w:rsidR="00B44CBD" w:rsidRPr="00DD4690">
        <w:rPr>
          <w:rFonts w:asciiTheme="minorHAnsi" w:hAnsiTheme="minorHAnsi"/>
        </w:rPr>
        <w:t>’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r w:rsidR="00350EC3">
        <w:rPr>
          <w:rFonts w:asciiTheme="minorHAnsi" w:hAnsiTheme="minorHAnsi"/>
        </w:rPr>
        <w:t xml:space="preserve">can </w:t>
      </w:r>
      <w:r w:rsidR="000739C0">
        <w:rPr>
          <w:rFonts w:asciiTheme="minorHAnsi" w:hAnsiTheme="minorHAnsi"/>
        </w:rPr>
        <w:t>influence</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3FE50F5"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210CAF">
        <w:rPr>
          <w:rFonts w:asciiTheme="minorHAnsi" w:hAnsiTheme="minorHAnsi"/>
        </w:rPr>
        <w:t>1</w:t>
      </w:r>
      <w:r w:rsidR="00C66EFC" w:rsidRPr="00210CAF">
        <w:rPr>
          <w:rFonts w:asciiTheme="minorHAnsi" w:hAnsiTheme="minorHAnsi"/>
        </w:rPr>
        <w:t>G</w:t>
      </w:r>
      <w:r w:rsidRPr="00DD4690">
        <w:rPr>
          <w:rFonts w:asciiTheme="minorHAnsi" w:hAnsiTheme="minorHAnsi"/>
        </w:rPr>
        <w:t xml:space="preserve"> whil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ins w:id="20" w:author="Alan Saltiel" w:date="2019-05-22T14:56:00Z">
        <w:r w:rsidR="009C04BA">
          <w:rPr>
            <w:rFonts w:asciiTheme="minorHAnsi" w:hAnsiTheme="minorHAnsi"/>
          </w:rPr>
          <w:t xml:space="preserve"> </w:t>
        </w:r>
      </w:ins>
      <w:r w:rsidR="009C04BA">
        <w:rPr>
          <w:rFonts w:asciiTheme="minorHAnsi" w:hAnsiTheme="minorHAnsi"/>
        </w:rPr>
        <w:t xml:space="preserve"> </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t>Activation of mTORC1 in Muscle</w:t>
      </w:r>
      <w:r w:rsidR="0087648E" w:rsidRPr="00DA16D7">
        <w:rPr>
          <w:rFonts w:asciiTheme="minorHAnsi" w:hAnsiTheme="minorHAnsi"/>
        </w:rPr>
        <w:t xml:space="preserve"> Causes Resistance to Age- and Diet-Induced Obesity</w:t>
      </w:r>
    </w:p>
    <w:p w14:paraId="45ABD6D1" w14:textId="5D5E79FA" w:rsidR="0087648E" w:rsidRPr="00DA16D7" w:rsidRDefault="006D5C5F" w:rsidP="00EF624B">
      <w:pPr>
        <w:jc w:val="both"/>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w:t>
      </w:r>
      <w:r w:rsidR="00BB27F2" w:rsidRPr="00DA16D7">
        <w:rPr>
          <w:rFonts w:asciiTheme="minorHAnsi" w:hAnsiTheme="minorHAnsi"/>
        </w:rPr>
        <w:lastRenderedPageBreak/>
        <w:t xml:space="preserve">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 xml:space="preserve">in the knockout </w:t>
      </w:r>
      <w:r w:rsidR="00B04B43" w:rsidRPr="00DA16D7">
        <w:rPr>
          <w:rFonts w:asciiTheme="minorHAnsi" w:hAnsiTheme="minorHAnsi"/>
        </w:rPr>
        <w:t>(</w:t>
      </w:r>
      <w:commentRangeStart w:id="21"/>
      <w:r w:rsidR="00B04B43" w:rsidRPr="00DA16D7">
        <w:rPr>
          <w:rFonts w:asciiTheme="minorHAnsi" w:hAnsiTheme="minorHAnsi"/>
        </w:rPr>
        <w:t>Figures 2</w:t>
      </w:r>
      <w:r w:rsidR="00472BDC" w:rsidRPr="00DA16D7">
        <w:rPr>
          <w:rFonts w:asciiTheme="minorHAnsi" w:hAnsiTheme="minorHAnsi"/>
        </w:rPr>
        <w:t>A</w:t>
      </w:r>
      <w:commentRangeEnd w:id="21"/>
      <w:r w:rsidR="0042048E">
        <w:rPr>
          <w:rStyle w:val="CommentReference"/>
          <w:rFonts w:asciiTheme="minorHAnsi" w:hAnsiTheme="minorHAnsi" w:cstheme="minorBidi"/>
        </w:rPr>
        <w:commentReference w:id="21"/>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r w:rsidR="000739C0">
        <w:rPr>
          <w:rFonts w:asciiTheme="minorHAnsi" w:hAnsiTheme="minorHAnsi"/>
        </w:rPr>
        <w:t>-</w:t>
      </w:r>
      <w:r w:rsidR="003B4152" w:rsidRPr="00DA16D7">
        <w:rPr>
          <w:rFonts w:asciiTheme="minorHAnsi" w:hAnsiTheme="minorHAnsi"/>
        </w:rPr>
        <w:t>inguinal) and visceral (</w:t>
      </w:r>
      <w:proofErr w:type="spellStart"/>
      <w:r w:rsidR="00343477" w:rsidRPr="00DA16D7">
        <w:rPr>
          <w:rFonts w:asciiTheme="minorHAnsi" w:hAnsiTheme="minorHAnsi"/>
        </w:rPr>
        <w:t>epididymal</w:t>
      </w:r>
      <w:proofErr w:type="spellEnd"/>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commentRangeStart w:id="22"/>
      <w:r w:rsidR="00B04B43" w:rsidRPr="00DA16D7">
        <w:rPr>
          <w:rFonts w:asciiTheme="minorHAnsi" w:hAnsiTheme="minorHAnsi"/>
        </w:rPr>
        <w:t>Figure 2</w:t>
      </w:r>
      <w:r w:rsidR="009D095F" w:rsidRPr="00DA16D7">
        <w:rPr>
          <w:rFonts w:asciiTheme="minorHAnsi" w:hAnsiTheme="minorHAnsi"/>
        </w:rPr>
        <w:t>C</w:t>
      </w:r>
      <w:commentRangeEnd w:id="22"/>
      <w:r w:rsidR="0042048E">
        <w:rPr>
          <w:rStyle w:val="CommentReference"/>
          <w:rFonts w:asciiTheme="minorHAnsi" w:hAnsiTheme="minorHAnsi" w:cstheme="minorBidi"/>
        </w:rPr>
        <w:commentReference w:id="22"/>
      </w:r>
      <w:r w:rsidR="0087648E" w:rsidRPr="00DA16D7">
        <w:rPr>
          <w:rFonts w:asciiTheme="minorHAnsi" w:hAnsiTheme="minorHAnsi"/>
        </w:rPr>
        <w:t>).</w:t>
      </w:r>
    </w:p>
    <w:p w14:paraId="3AF0DF1B" w14:textId="77777777" w:rsidR="0087648E" w:rsidRPr="00DA16D7" w:rsidRDefault="0087648E" w:rsidP="00EF624B">
      <w:pPr>
        <w:jc w:val="both"/>
        <w:rPr>
          <w:rFonts w:asciiTheme="minorHAnsi" w:hAnsiTheme="minorHAnsi"/>
        </w:rPr>
      </w:pPr>
    </w:p>
    <w:p w14:paraId="7690800A" w14:textId="1148966C" w:rsidR="007A6E04" w:rsidRPr="00DA16D7" w:rsidRDefault="0087648E" w:rsidP="00EF624B">
      <w:pPr>
        <w:jc w:val="both"/>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w:t>
      </w:r>
      <w:commentRangeStart w:id="23"/>
      <w:r w:rsidR="001B6F0D" w:rsidRPr="00DA16D7">
        <w:rPr>
          <w:rFonts w:asciiTheme="minorHAnsi" w:hAnsiTheme="minorHAnsi"/>
        </w:rPr>
        <w:t>gain</w:t>
      </w:r>
      <w:commentRangeEnd w:id="23"/>
      <w:r w:rsidR="00BD2AEE">
        <w:rPr>
          <w:rStyle w:val="CommentReference"/>
          <w:rFonts w:asciiTheme="minorHAnsi" w:hAnsiTheme="minorHAnsi" w:cstheme="minorBidi"/>
        </w:rPr>
        <w:commentReference w:id="23"/>
      </w:r>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similar between wild-typ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037351">
        <w:rPr>
          <w:rFonts w:asciiTheme="minorHAnsi" w:hAnsiTheme="minorHAnsi"/>
          <w: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xml:space="preserve">; </w:t>
      </w:r>
      <w:commentRangeStart w:id="24"/>
      <w:r w:rsidR="009454E4" w:rsidRPr="00DA16D7">
        <w:rPr>
          <w:rFonts w:asciiTheme="minorHAnsi" w:hAnsiTheme="minorHAnsi"/>
        </w:rPr>
        <w:t>Figure 3C</w:t>
      </w:r>
      <w:commentRangeEnd w:id="24"/>
      <w:ins w:id="25" w:author="Tran, Quynh" w:date="2019-06-03T10:27:00Z">
        <w:r w:rsidR="00981DA0">
          <w:rPr>
            <w:rStyle w:val="CommentReference"/>
            <w:rFonts w:asciiTheme="minorHAnsi" w:hAnsiTheme="minorHAnsi" w:cstheme="minorBidi"/>
          </w:rPr>
          <w:commentReference w:id="24"/>
        </w:r>
        <w:r w:rsidRPr="00DA16D7">
          <w:rPr>
            <w:rFonts w:asciiTheme="minorHAnsi" w:hAnsiTheme="minorHAnsi"/>
          </w:rPr>
          <w:t xml:space="preserve">). </w:t>
        </w:r>
      </w:ins>
      <w:r w:rsidR="00BD2AEE">
        <w:rPr>
          <w:rFonts w:asciiTheme="minorHAnsi" w:hAnsiTheme="minorHAnsi"/>
        </w:rPr>
        <w:t xml:space="preserve">This is consistent with decreased fat mass over a longer </w:t>
      </w:r>
      <w:proofErr w:type="gramStart"/>
      <w:r w:rsidR="00BD2AEE">
        <w:rPr>
          <w:rFonts w:asciiTheme="minorHAnsi" w:hAnsiTheme="minorHAnsi"/>
        </w:rPr>
        <w:t>time period</w:t>
      </w:r>
      <w:proofErr w:type="gramEnd"/>
      <w:r w:rsidR="00BD2AEE">
        <w:rPr>
          <w:rFonts w:asciiTheme="minorHAnsi" w:hAnsiTheme="minorHAnsi"/>
        </w:rPr>
        <w:t xml:space="preserve"> in the NCD-fed mice (Figure 2A).</w:t>
      </w:r>
    </w:p>
    <w:p w14:paraId="5B53D118" w14:textId="77777777" w:rsidR="007A6E04" w:rsidRPr="00DA16D7" w:rsidRDefault="007A6E04" w:rsidP="00EF624B">
      <w:pPr>
        <w:jc w:val="both"/>
        <w:rPr>
          <w:rFonts w:asciiTheme="minorHAnsi" w:hAnsiTheme="minorHAnsi"/>
        </w:rPr>
      </w:pPr>
    </w:p>
    <w:p w14:paraId="3BD73669" w14:textId="6CA10635" w:rsidR="00B04B43" w:rsidRPr="00DA16D7" w:rsidRDefault="009454E4" w:rsidP="00EF624B">
      <w:pPr>
        <w:jc w:val="both"/>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A3207B">
        <w:rPr>
          <w:rFonts w:asciiTheme="minorHAnsi" w:hAnsiTheme="minorHAnsi"/>
        </w:rPr>
        <w:t>suppressing</w:t>
      </w:r>
      <w:r w:rsidR="00A3207B" w:rsidRPr="00DA16D7">
        <w:rPr>
          <w:rFonts w:asciiTheme="minorHAnsi" w:hAnsiTheme="minorHAnsi"/>
        </w:rPr>
        <w:t xml:space="preserve"> </w:t>
      </w:r>
      <w:r w:rsidR="003D3C8F" w:rsidRPr="00DA16D7">
        <w:rPr>
          <w:rFonts w:asciiTheme="minorHAnsi" w:hAnsiTheme="minorHAnsi"/>
        </w:rPr>
        <w:t xml:space="preserve">insulin responsiveness, </w:t>
      </w:r>
      <w:r w:rsidRPr="00DA16D7">
        <w:rPr>
          <w:rFonts w:asciiTheme="minorHAnsi" w:hAnsiTheme="minorHAnsi"/>
        </w:rPr>
        <w:t>we performed insulin tolerance tests</w:t>
      </w:r>
      <w:r w:rsidR="00A3207B">
        <w:rPr>
          <w:rFonts w:asciiTheme="minorHAnsi" w:hAnsiTheme="minorHAnsi"/>
        </w:rPr>
        <w:t xml:space="preserve"> on HFD-fed mice</w:t>
      </w:r>
      <w:r w:rsidRPr="00DA16D7">
        <w:rPr>
          <w:rFonts w:asciiTheme="minorHAnsi" w:hAnsiTheme="minorHAnsi"/>
        </w:rPr>
        <w:t xml:space="preserve">.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w:t>
      </w:r>
      <w:r w:rsidR="00BD2AEE">
        <w:rPr>
          <w:rFonts w:asciiTheme="minorHAnsi" w:hAnsiTheme="minorHAnsi"/>
        </w:rPr>
        <w:t>after</w:t>
      </w:r>
      <w:r w:rsidR="00BD2AEE" w:rsidRPr="00DA16D7">
        <w:rPr>
          <w:rFonts w:asciiTheme="minorHAnsi" w:hAnsiTheme="minorHAnsi"/>
        </w:rPr>
        <w:t xml:space="preserve"> </w:t>
      </w:r>
      <w:r w:rsidR="005A4940">
        <w:rPr>
          <w:rFonts w:asciiTheme="minorHAnsi" w:hAnsiTheme="minorHAnsi"/>
        </w:rPr>
        <w:t>HFD</w:t>
      </w:r>
      <w:r w:rsidR="009F1160" w:rsidRPr="00DA16D7">
        <w:rPr>
          <w:rFonts w:asciiTheme="minorHAnsi" w:hAnsiTheme="minorHAnsi"/>
        </w:rPr>
        <w:t xml:space="preserve"> </w:t>
      </w:r>
      <w:r w:rsidR="00BD2AEE">
        <w:rPr>
          <w:rFonts w:asciiTheme="minorHAnsi" w:hAnsiTheme="minorHAnsi"/>
        </w:rPr>
        <w:t xml:space="preserve">feeding </w:t>
      </w:r>
      <w:r w:rsidR="009F1160" w:rsidRPr="00DA16D7">
        <w:rPr>
          <w:rFonts w:asciiTheme="minorHAnsi" w:hAnsiTheme="minorHAnsi"/>
        </w:rPr>
        <w:t xml:space="preserve">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commentRangeStart w:id="26"/>
      <w:commentRangeStart w:id="27"/>
      <w:r w:rsidR="00414DD7">
        <w:rPr>
          <w:rFonts w:asciiTheme="minorHAnsi" w:hAnsiTheme="minorHAnsi"/>
        </w:rPr>
        <w:t xml:space="preserve">33% </w:t>
      </w:r>
      <w:r w:rsidR="00037351">
        <w:rPr>
          <w:rFonts w:asciiTheme="minorHAnsi" w:hAnsiTheme="minorHAnsi"/>
        </w:rPr>
        <w:t xml:space="preserve">reduction </w:t>
      </w:r>
      <w:r w:rsidR="00414DD7">
        <w:rPr>
          <w:rFonts w:asciiTheme="minorHAnsi" w:hAnsiTheme="minorHAnsi"/>
        </w:rPr>
        <w:t>in</w:t>
      </w:r>
      <w:r w:rsidR="00EE1508">
        <w:rPr>
          <w:rFonts w:asciiTheme="minorHAnsi" w:hAnsiTheme="minorHAnsi"/>
        </w:rPr>
        <w:t xml:space="preserve"> the area under the curve for</w:t>
      </w:r>
      <w:r w:rsidR="00414DD7">
        <w:rPr>
          <w:rFonts w:asciiTheme="minorHAnsi" w:hAnsiTheme="minorHAnsi"/>
        </w:rPr>
        <w:t xml:space="preserve"> females, 45% </w:t>
      </w:r>
      <w:r w:rsidR="00EE1508">
        <w:rPr>
          <w:rFonts w:asciiTheme="minorHAnsi" w:hAnsiTheme="minorHAnsi"/>
        </w:rPr>
        <w:t xml:space="preserve">difference for </w:t>
      </w:r>
      <w:r w:rsidR="00414DD7">
        <w:rPr>
          <w:rFonts w:asciiTheme="minorHAnsi" w:hAnsiTheme="minorHAnsi"/>
        </w:rPr>
        <w:t>male</w:t>
      </w:r>
      <w:r w:rsidR="004F7B20">
        <w:rPr>
          <w:rFonts w:asciiTheme="minorHAnsi" w:hAnsiTheme="minorHAnsi"/>
        </w:rPr>
        <w:t xml:space="preserve"> mice</w:t>
      </w:r>
      <w:commentRangeEnd w:id="26"/>
      <w:r w:rsidR="00946A09">
        <w:rPr>
          <w:rStyle w:val="CommentReference"/>
          <w:rFonts w:asciiTheme="minorHAnsi" w:hAnsiTheme="minorHAnsi" w:cstheme="minorBidi"/>
        </w:rPr>
        <w:commentReference w:id="26"/>
      </w:r>
      <w:commentRangeEnd w:id="27"/>
      <w:r w:rsidR="00037351">
        <w:rPr>
          <w:rStyle w:val="CommentReference"/>
          <w:rFonts w:asciiTheme="minorHAnsi" w:hAnsiTheme="minorHAnsi" w:cstheme="minorBidi"/>
        </w:rPr>
        <w:commentReference w:id="27"/>
      </w:r>
      <w:r w:rsidR="00414DD7">
        <w:rPr>
          <w:rFonts w:asciiTheme="minorHAnsi" w:hAnsiTheme="minorHAnsi"/>
        </w:rPr>
        <w:t xml:space="preserve">; p=0.045 and </w:t>
      </w:r>
      <w:r w:rsidR="004F7B20">
        <w:rPr>
          <w:rFonts w:asciiTheme="minorHAnsi" w:hAnsiTheme="minorHAnsi"/>
        </w:rPr>
        <w:t>0.014 respectively</w:t>
      </w:r>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ins w:id="28" w:author="Dave Bridges" w:date="2019-06-03T10:54:00Z">
        <w:r w:rsidR="00A3207B">
          <w:rPr>
            <w:rFonts w:asciiTheme="minorHAnsi" w:hAnsiTheme="minorHAnsi"/>
          </w:rPr>
          <w:t>.</w:t>
        </w:r>
      </w:ins>
      <w:r w:rsidR="00F573B3" w:rsidRPr="00DA16D7">
        <w:rPr>
          <w:rFonts w:asciiTheme="minorHAnsi" w:hAnsiTheme="minorHAnsi"/>
        </w:rPr>
        <w:t xml:space="preserve"> </w:t>
      </w:r>
      <w:r w:rsidR="00A3207B">
        <w:rPr>
          <w:rFonts w:asciiTheme="minorHAnsi" w:hAnsiTheme="minorHAnsi"/>
        </w:rPr>
        <w:t>We propose that</w:t>
      </w:r>
      <w:r w:rsidR="00151F74" w:rsidRPr="00DA16D7">
        <w:rPr>
          <w:rFonts w:asciiTheme="minorHAnsi" w:hAnsiTheme="minorHAnsi"/>
        </w:rPr>
        <w:t xml:space="preserve">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r w:rsidR="00151F74">
        <w:rPr>
          <w:rFonts w:asciiTheme="minorHAnsi" w:hAnsiTheme="minorHAnsi"/>
        </w:rPr>
        <w:t>via changes in energy balance</w:t>
      </w:r>
      <w:r w:rsidR="00A3207B">
        <w:rPr>
          <w:rFonts w:asciiTheme="minorHAnsi" w:hAnsiTheme="minorHAnsi"/>
        </w:rPr>
        <w:t>, improving their insulin sensitivity relative to obese wild-type mice</w:t>
      </w:r>
      <w:r w:rsidR="00041C32" w:rsidRPr="00DA16D7">
        <w:rPr>
          <w:rFonts w:asciiTheme="minorHAnsi" w:hAnsiTheme="minorHAnsi"/>
        </w:rPr>
        <w:t>.</w:t>
      </w:r>
      <w:r w:rsidR="0087648E" w:rsidRPr="00DA16D7">
        <w:rPr>
          <w:rFonts w:asciiTheme="minorHAnsi" w:hAnsiTheme="minorHAnsi"/>
        </w:rPr>
        <w:t xml:space="preserve"> </w:t>
      </w:r>
    </w:p>
    <w:p w14:paraId="5F6B43F1" w14:textId="0277FAE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and </w:t>
      </w:r>
      <w:r w:rsidRPr="00DA16D7">
        <w:rPr>
          <w:rFonts w:asciiTheme="minorHAnsi" w:hAnsiTheme="minorHAnsi"/>
        </w:rPr>
        <w:t>Amino Acid Uptake</w:t>
      </w:r>
    </w:p>
    <w:p w14:paraId="1C3DAE43" w14:textId="7A423909"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w:t>
      </w:r>
      <w:r w:rsidR="00865238">
        <w:rPr>
          <w:rFonts w:asciiTheme="minorHAnsi" w:hAnsiTheme="minorHAnsi"/>
        </w:rPr>
        <w:t xml:space="preserve">NCD-fed </w:t>
      </w:r>
      <w:r w:rsidR="000739C0">
        <w:rPr>
          <w:rFonts w:asciiTheme="minorHAnsi" w:hAnsiTheme="minorHAnsi"/>
        </w:rPr>
        <w:t xml:space="preserve">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r w:rsidR="0032099B" w:rsidRPr="00DA16D7">
        <w:rPr>
          <w:rFonts w:asciiTheme="minorHAnsi" w:hAnsiTheme="minorHAnsi"/>
        </w:rPr>
        <w:t>.</w:t>
      </w:r>
      <w:ins w:id="29" w:author="Dave Bridges" w:date="2019-06-03T10:55:00Z">
        <w:r w:rsidR="006B17F7">
          <w:rPr>
            <w:rFonts w:asciiTheme="minorHAnsi" w:hAnsiTheme="minorHAnsi"/>
          </w:rPr>
          <w:t xml:space="preserve"> </w:t>
        </w:r>
      </w:ins>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204C8C">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4,50]"},"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w:t>
      </w:r>
      <w:r w:rsidR="007E574F" w:rsidRPr="00DA16D7">
        <w:rPr>
          <w:rFonts w:asciiTheme="minorHAnsi" w:hAnsiTheme="minorHAnsi"/>
        </w:rPr>
        <w:lastRenderedPageBreak/>
        <w:t xml:space="preserve">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w:t>
      </w:r>
      <w:r w:rsidR="00F57113">
        <w:rPr>
          <w:rFonts w:asciiTheme="minorHAnsi" w:hAnsiTheme="minorHAnsi"/>
        </w:rPr>
        <w:t xml:space="preserve">the </w:t>
      </w:r>
      <w:r w:rsidR="007A70A1">
        <w:rPr>
          <w:rFonts w:asciiTheme="minorHAnsi" w:hAnsiTheme="minorHAnsi"/>
          <w:i/>
        </w:rPr>
        <w:t xml:space="preserve">Tsc1 </w:t>
      </w:r>
      <w:r w:rsidR="001A0808">
        <w:rPr>
          <w:rFonts w:asciiTheme="minorHAnsi" w:hAnsiTheme="minorHAnsi"/>
        </w:rPr>
        <w:t>knockout</w:t>
      </w:r>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1]"},"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del w:id="30" w:author="Stephenson, Erin" w:date="2019-06-03T14:38:00Z">
        <w:r w:rsidR="00574315" w:rsidRPr="00DA16D7" w:rsidDel="00B43DA6">
          <w:rPr>
            <w:rFonts w:asciiTheme="minorHAnsi" w:hAnsiTheme="minorHAnsi"/>
          </w:rPr>
          <w:delText>calcium trafficking</w:delText>
        </w:r>
        <w:r w:rsidR="009C10E2" w:rsidDel="00B43DA6">
          <w:rPr>
            <w:rFonts w:asciiTheme="minorHAnsi" w:hAnsiTheme="minorHAnsi"/>
          </w:rPr>
          <w:delText xml:space="preserve"> (</w:delText>
        </w:r>
        <w:commentRangeStart w:id="31"/>
        <w:r w:rsidR="009C10E2" w:rsidDel="00B43DA6">
          <w:rPr>
            <w:rFonts w:asciiTheme="minorHAnsi" w:hAnsiTheme="minorHAnsi"/>
          </w:rPr>
          <w:delText>Figure 4E</w:delText>
        </w:r>
        <w:commentRangeEnd w:id="31"/>
        <w:r w:rsidR="00FD1EAB" w:rsidDel="00B43DA6">
          <w:rPr>
            <w:rStyle w:val="CommentReference"/>
            <w:rFonts w:asciiTheme="minorHAnsi" w:hAnsiTheme="minorHAnsi" w:cstheme="minorBidi"/>
          </w:rPr>
          <w:commentReference w:id="31"/>
        </w:r>
        <w:r w:rsidR="009C10E2" w:rsidDel="00B43DA6">
          <w:rPr>
            <w:rFonts w:asciiTheme="minorHAnsi" w:hAnsiTheme="minorHAnsi"/>
          </w:rPr>
          <w:delText>)</w:delText>
        </w:r>
        <w:r w:rsidR="00574315" w:rsidRPr="00DA16D7" w:rsidDel="00B43DA6">
          <w:rPr>
            <w:rFonts w:asciiTheme="minorHAnsi" w:hAnsiTheme="minorHAnsi"/>
          </w:rPr>
          <w:delText xml:space="preserve">, </w:delText>
        </w:r>
      </w:del>
      <w:r w:rsidR="00574315" w:rsidRPr="00DA16D7">
        <w:rPr>
          <w:rFonts w:asciiTheme="minorHAnsi" w:hAnsiTheme="minorHAnsi"/>
        </w:rPr>
        <w:t xml:space="preserve">protein synthesis, </w:t>
      </w:r>
      <w:del w:id="32" w:author="Stephenson, Erin" w:date="2019-06-03T14:38:00Z">
        <w:r w:rsidR="00574315" w:rsidRPr="00DA16D7" w:rsidDel="00B43DA6">
          <w:rPr>
            <w:rFonts w:asciiTheme="minorHAnsi" w:hAnsiTheme="minorHAnsi"/>
          </w:rPr>
          <w:delText xml:space="preserve">and </w:delText>
        </w:r>
      </w:del>
      <w:r w:rsidR="007E574F" w:rsidRPr="00DA16D7">
        <w:rPr>
          <w:rFonts w:asciiTheme="minorHAnsi" w:hAnsiTheme="minorHAnsi"/>
        </w:rPr>
        <w:t xml:space="preserve">amino acid </w:t>
      </w:r>
      <w:ins w:id="33" w:author="Stephenson, Erin" w:date="2019-06-03T14:39:00Z">
        <w:r w:rsidR="00B43DA6">
          <w:rPr>
            <w:rFonts w:asciiTheme="minorHAnsi" w:hAnsiTheme="minorHAnsi"/>
          </w:rPr>
          <w:t xml:space="preserve">(Figure 4A) </w:t>
        </w:r>
      </w:ins>
      <w:r w:rsidR="007E574F" w:rsidRPr="00DA16D7">
        <w:rPr>
          <w:rFonts w:asciiTheme="minorHAnsi" w:hAnsiTheme="minorHAnsi"/>
        </w:rPr>
        <w:t xml:space="preserve">and fatty acid </w:t>
      </w:r>
      <w:r w:rsidR="009C10E2">
        <w:rPr>
          <w:rFonts w:asciiTheme="minorHAnsi" w:hAnsiTheme="minorHAnsi"/>
        </w:rPr>
        <w:t>uptake</w:t>
      </w:r>
      <w:ins w:id="34" w:author="Stephenson, Erin" w:date="2019-06-03T14:39:00Z">
        <w:r w:rsidR="00B43DA6">
          <w:rPr>
            <w:rFonts w:asciiTheme="minorHAnsi" w:hAnsiTheme="minorHAnsi"/>
          </w:rPr>
          <w:t xml:space="preserve"> (Figure 4B)</w:t>
        </w:r>
      </w:ins>
      <w:ins w:id="35" w:author="Stephenson, Erin" w:date="2019-06-03T14:38:00Z">
        <w:r w:rsidR="00B43DA6">
          <w:rPr>
            <w:rFonts w:asciiTheme="minorHAnsi" w:hAnsiTheme="minorHAnsi"/>
          </w:rPr>
          <w:t xml:space="preserve">, and </w:t>
        </w:r>
        <w:r w:rsidR="00B43DA6" w:rsidRPr="00DA16D7">
          <w:rPr>
            <w:rFonts w:asciiTheme="minorHAnsi" w:hAnsiTheme="minorHAnsi"/>
          </w:rPr>
          <w:t>calcium trafficking</w:t>
        </w:r>
        <w:r w:rsidR="00B43DA6">
          <w:rPr>
            <w:rFonts w:asciiTheme="minorHAnsi" w:hAnsiTheme="minorHAnsi"/>
          </w:rPr>
          <w:t xml:space="preserve"> </w:t>
        </w:r>
        <w:commentRangeStart w:id="36"/>
        <w:r w:rsidR="00B43DA6">
          <w:rPr>
            <w:rFonts w:asciiTheme="minorHAnsi" w:hAnsiTheme="minorHAnsi"/>
          </w:rPr>
          <w:t>(Figure 4</w:t>
        </w:r>
      </w:ins>
      <w:ins w:id="37" w:author="Stephenson, Erin" w:date="2019-06-03T14:39:00Z">
        <w:r w:rsidR="00B43DA6">
          <w:rPr>
            <w:rFonts w:asciiTheme="minorHAnsi" w:hAnsiTheme="minorHAnsi"/>
          </w:rPr>
          <w:t>C</w:t>
        </w:r>
      </w:ins>
      <w:ins w:id="38" w:author="Stephenson, Erin" w:date="2019-06-03T14:38:00Z">
        <w:r w:rsidR="00B43DA6">
          <w:rPr>
            <w:rFonts w:asciiTheme="minorHAnsi" w:hAnsiTheme="minorHAnsi"/>
          </w:rPr>
          <w:t>)</w:t>
        </w:r>
      </w:ins>
      <w:commentRangeEnd w:id="36"/>
      <w:ins w:id="39" w:author="Stephenson, Erin" w:date="2019-06-03T14:39:00Z">
        <w:r w:rsidR="00B43DA6">
          <w:rPr>
            <w:rStyle w:val="CommentReference"/>
            <w:rFonts w:asciiTheme="minorHAnsi" w:hAnsiTheme="minorHAnsi" w:cstheme="minorBidi"/>
          </w:rPr>
          <w:commentReference w:id="36"/>
        </w:r>
      </w:ins>
      <w:ins w:id="40" w:author="Stephenson, Erin" w:date="2019-06-03T14:38:00Z">
        <w:r w:rsidR="00B43DA6" w:rsidRPr="00DA16D7">
          <w:rPr>
            <w:rFonts w:asciiTheme="minorHAnsi" w:hAnsiTheme="minorHAnsi"/>
          </w:rPr>
          <w:t>,</w:t>
        </w:r>
      </w:ins>
      <w:r w:rsidR="007E574F" w:rsidRPr="00DA16D7">
        <w:rPr>
          <w:rFonts w:asciiTheme="minorHAnsi" w:hAnsiTheme="minorHAnsi"/>
        </w:rPr>
        <w:t xml:space="preserve">.  </w:t>
      </w:r>
      <w:commentRangeStart w:id="41"/>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ins w:id="42" w:author="Stephenson, Erin" w:date="2019-06-03T14:48:00Z">
        <w:r w:rsidR="00FB7E09">
          <w:rPr>
            <w:rFonts w:asciiTheme="minorHAnsi" w:hAnsiTheme="minorHAnsi"/>
          </w:rPr>
          <w:t xml:space="preserve"> </w:t>
        </w:r>
        <w:commentRangeStart w:id="43"/>
        <w:r w:rsidR="00FB7E09">
          <w:rPr>
            <w:rFonts w:asciiTheme="minorHAnsi" w:hAnsiTheme="minorHAnsi"/>
          </w:rPr>
          <w:t>and CD36 was increased at the protein leve</w:t>
        </w:r>
        <w:commentRangeEnd w:id="43"/>
        <w:r w:rsidR="00FB7E09">
          <w:rPr>
            <w:rStyle w:val="CommentReference"/>
            <w:rFonts w:asciiTheme="minorHAnsi" w:hAnsiTheme="minorHAnsi" w:cstheme="minorBidi"/>
          </w:rPr>
          <w:commentReference w:id="43"/>
        </w:r>
        <w:r w:rsidR="00FB7E09">
          <w:rPr>
            <w:rFonts w:asciiTheme="minorHAnsi" w:hAnsiTheme="minorHAnsi"/>
          </w:rPr>
          <w:t>l</w:t>
        </w:r>
      </w:ins>
      <w:r w:rsidR="00B04B43" w:rsidRPr="00DA16D7">
        <w:rPr>
          <w:rFonts w:asciiTheme="minorHAnsi" w:hAnsiTheme="minorHAnsi"/>
        </w:rPr>
        <w:t>.</w:t>
      </w:r>
      <w:commentRangeEnd w:id="41"/>
      <w:r w:rsidR="00FD1EAB">
        <w:rPr>
          <w:rStyle w:val="CommentReference"/>
          <w:rFonts w:asciiTheme="minorHAnsi" w:hAnsiTheme="minorHAnsi" w:cstheme="minorBidi"/>
        </w:rPr>
        <w:commentReference w:id="41"/>
      </w:r>
    </w:p>
    <w:p w14:paraId="0A965130" w14:textId="6B0B8431" w:rsidR="006946FD" w:rsidRPr="00DA16D7" w:rsidDel="00B43DA6" w:rsidRDefault="006946FD" w:rsidP="006946FD">
      <w:pPr>
        <w:pStyle w:val="Heading2"/>
        <w:jc w:val="both"/>
        <w:rPr>
          <w:del w:id="44" w:author="Stephenson, Erin" w:date="2019-06-03T14:45:00Z"/>
          <w:rFonts w:asciiTheme="minorHAnsi" w:hAnsiTheme="minorHAnsi"/>
        </w:rPr>
      </w:pPr>
      <w:commentRangeStart w:id="45"/>
      <w:del w:id="46" w:author="Stephenson, Erin" w:date="2019-06-03T14:45:00Z">
        <w:r w:rsidDel="00B43DA6">
          <w:rPr>
            <w:rFonts w:asciiTheme="minorHAnsi" w:hAnsiTheme="minorHAnsi"/>
          </w:rPr>
          <w:delText>Constituent mTORC1 Activation Increases the Oxidative Profile of Skeletal Muscle</w:delText>
        </w:r>
        <w:r w:rsidR="00827301" w:rsidDel="00B43DA6">
          <w:rPr>
            <w:rFonts w:asciiTheme="minorHAnsi" w:hAnsiTheme="minorHAnsi"/>
          </w:rPr>
          <w:delText xml:space="preserve"> </w:delText>
        </w:r>
        <w:commentRangeEnd w:id="45"/>
        <w:r w:rsidR="00FD1EAB" w:rsidDel="00B43DA6">
          <w:rPr>
            <w:rStyle w:val="CommentReference"/>
            <w:rFonts w:asciiTheme="minorHAnsi" w:eastAsiaTheme="minorEastAsia" w:hAnsiTheme="minorHAnsi" w:cstheme="minorBidi"/>
            <w:b w:val="0"/>
            <w:bCs w:val="0"/>
            <w:color w:val="auto"/>
          </w:rPr>
          <w:commentReference w:id="45"/>
        </w:r>
      </w:del>
    </w:p>
    <w:p w14:paraId="6DBD8E86" w14:textId="68C8A15B" w:rsidR="00B0472F" w:rsidDel="00B43DA6" w:rsidRDefault="007E574F" w:rsidP="00EF624B">
      <w:pPr>
        <w:jc w:val="both"/>
        <w:rPr>
          <w:del w:id="47" w:author="Stephenson, Erin" w:date="2019-06-03T14:45:00Z"/>
          <w:rFonts w:asciiTheme="minorHAnsi" w:hAnsiTheme="minorHAnsi"/>
        </w:rPr>
      </w:pPr>
      <w:del w:id="48" w:author="Stephenson, Erin" w:date="2019-06-03T14:45:00Z">
        <w:r w:rsidRPr="00EB62CD" w:rsidDel="00B43DA6">
          <w:rPr>
            <w:rFonts w:asciiTheme="minorHAnsi" w:hAnsiTheme="minorHAnsi"/>
          </w:rPr>
          <w:delText xml:space="preserve">We </w:delText>
        </w:r>
        <w:r w:rsidR="00D06530" w:rsidRPr="00EB62CD" w:rsidDel="00B43DA6">
          <w:rPr>
            <w:rFonts w:asciiTheme="minorHAnsi" w:hAnsiTheme="minorHAnsi"/>
          </w:rPr>
          <w:delText xml:space="preserve">also </w:delText>
        </w:r>
        <w:r w:rsidRPr="00EB62CD" w:rsidDel="00B43DA6">
          <w:rPr>
            <w:rFonts w:asciiTheme="minorHAnsi" w:hAnsiTheme="minorHAnsi"/>
          </w:rPr>
          <w:delText xml:space="preserve">evaluated </w:delText>
        </w:r>
        <w:r w:rsidR="00063E75" w:rsidRPr="00EB62CD" w:rsidDel="00B43DA6">
          <w:rPr>
            <w:rFonts w:asciiTheme="minorHAnsi" w:hAnsiTheme="minorHAnsi"/>
          </w:rPr>
          <w:delText xml:space="preserve">transcriptional </w:delText>
        </w:r>
        <w:r w:rsidRPr="00EB62CD" w:rsidDel="00B43DA6">
          <w:rPr>
            <w:rFonts w:asciiTheme="minorHAnsi" w:hAnsiTheme="minorHAnsi"/>
          </w:rPr>
          <w:delText xml:space="preserve">markers of muscle fiber type and observed increases in </w:delText>
        </w:r>
        <w:r w:rsidR="00491AAA" w:rsidDel="00B43DA6">
          <w:rPr>
            <w:rFonts w:asciiTheme="minorHAnsi" w:hAnsiTheme="minorHAnsi"/>
          </w:rPr>
          <w:delText xml:space="preserve">markers for </w:delText>
        </w:r>
        <w:r w:rsidR="00F82FCB" w:rsidRPr="00EB62CD" w:rsidDel="00B43DA6">
          <w:rPr>
            <w:rFonts w:asciiTheme="minorHAnsi" w:hAnsiTheme="minorHAnsi"/>
          </w:rPr>
          <w:delText>oxidative</w:delText>
        </w:r>
        <w:r w:rsidRPr="00EB62CD" w:rsidDel="00B43DA6">
          <w:rPr>
            <w:rFonts w:asciiTheme="minorHAnsi" w:hAnsiTheme="minorHAnsi"/>
          </w:rPr>
          <w:delText xml:space="preserve"> fiber</w:delText>
        </w:r>
        <w:r w:rsidR="00491AAA" w:rsidDel="00B43DA6">
          <w:rPr>
            <w:rFonts w:asciiTheme="minorHAnsi" w:hAnsiTheme="minorHAnsi"/>
          </w:rPr>
          <w:delText>s</w:delText>
        </w:r>
        <w:r w:rsidR="00D06530" w:rsidRPr="00EB62CD" w:rsidDel="00B43DA6">
          <w:rPr>
            <w:rFonts w:asciiTheme="minorHAnsi" w:hAnsiTheme="minorHAnsi"/>
          </w:rPr>
          <w:delText>,</w:delText>
        </w:r>
        <w:r w:rsidRPr="00EB62CD" w:rsidDel="00B43DA6">
          <w:rPr>
            <w:rFonts w:asciiTheme="minorHAnsi" w:hAnsiTheme="minorHAnsi"/>
          </w:rPr>
          <w:delText xml:space="preserve"> including </w:delText>
        </w:r>
        <w:r w:rsidRPr="00EB62CD" w:rsidDel="00B43DA6">
          <w:rPr>
            <w:rFonts w:asciiTheme="minorHAnsi" w:hAnsiTheme="minorHAnsi"/>
            <w:i/>
          </w:rPr>
          <w:delText>Myh7</w:delText>
        </w:r>
        <w:r w:rsidR="00050159" w:rsidDel="00B43DA6">
          <w:rPr>
            <w:rFonts w:asciiTheme="minorHAnsi" w:hAnsiTheme="minorHAnsi"/>
            <w:i/>
          </w:rPr>
          <w:delText>, Mb,</w:delText>
        </w:r>
        <w:r w:rsidR="00B57479" w:rsidDel="00B43DA6">
          <w:rPr>
            <w:rFonts w:asciiTheme="minorHAnsi" w:hAnsiTheme="minorHAnsi"/>
            <w:i/>
          </w:rPr>
          <w:delText xml:space="preserve"> Tnnc1,</w:delText>
        </w:r>
        <w:r w:rsidR="00050159" w:rsidDel="00B43DA6">
          <w:rPr>
            <w:rFonts w:asciiTheme="minorHAnsi" w:hAnsiTheme="minorHAnsi"/>
            <w:i/>
          </w:rPr>
          <w:delText xml:space="preserve"> Tnni1</w:delText>
        </w:r>
        <w:r w:rsidRPr="00EB62CD" w:rsidDel="00B43DA6">
          <w:rPr>
            <w:rFonts w:asciiTheme="minorHAnsi" w:hAnsiTheme="minorHAnsi"/>
          </w:rPr>
          <w:delText xml:space="preserve"> and </w:delText>
        </w:r>
        <w:r w:rsidRPr="00EB62CD" w:rsidDel="00B43DA6">
          <w:rPr>
            <w:rFonts w:asciiTheme="minorHAnsi" w:hAnsiTheme="minorHAnsi"/>
            <w:i/>
          </w:rPr>
          <w:delText>Atp2a2</w:delText>
        </w:r>
        <w:r w:rsidR="00D06530" w:rsidRPr="00EB62CD" w:rsidDel="00B43DA6">
          <w:rPr>
            <w:rFonts w:asciiTheme="minorHAnsi" w:hAnsiTheme="minorHAnsi"/>
          </w:rPr>
          <w:delText xml:space="preserve">, </w:delText>
        </w:r>
        <w:r w:rsidR="00F82FCB" w:rsidRPr="00EB62CD" w:rsidDel="00B43DA6">
          <w:rPr>
            <w:rFonts w:asciiTheme="minorHAnsi" w:hAnsiTheme="minorHAnsi"/>
          </w:rPr>
          <w:delText xml:space="preserve">along with downregulation of </w:delText>
        </w:r>
        <w:r w:rsidR="00B3367D" w:rsidDel="00B43DA6">
          <w:rPr>
            <w:rFonts w:asciiTheme="minorHAnsi" w:hAnsiTheme="minorHAnsi"/>
          </w:rPr>
          <w:delText xml:space="preserve">markers for </w:delText>
        </w:r>
        <w:r w:rsidR="00F82FCB" w:rsidRPr="00EB62CD" w:rsidDel="00B43DA6">
          <w:rPr>
            <w:rFonts w:asciiTheme="minorHAnsi" w:hAnsiTheme="minorHAnsi"/>
          </w:rPr>
          <w:delText>glycolytic fiber</w:delText>
        </w:r>
        <w:r w:rsidR="00B3367D" w:rsidDel="00B43DA6">
          <w:rPr>
            <w:rFonts w:asciiTheme="minorHAnsi" w:hAnsiTheme="minorHAnsi"/>
          </w:rPr>
          <w:delText>s</w:delText>
        </w:r>
        <w:r w:rsidR="00D06530" w:rsidRPr="00EB62CD" w:rsidDel="00B43DA6">
          <w:rPr>
            <w:rFonts w:asciiTheme="minorHAnsi" w:hAnsiTheme="minorHAnsi"/>
          </w:rPr>
          <w:delText>,</w:delText>
        </w:r>
        <w:r w:rsidR="00F82FCB" w:rsidRPr="00EB62CD" w:rsidDel="00B43DA6">
          <w:rPr>
            <w:rFonts w:asciiTheme="minorHAnsi" w:hAnsiTheme="minorHAnsi"/>
          </w:rPr>
          <w:delText xml:space="preserve"> including </w:delText>
        </w:r>
        <w:r w:rsidR="00F82FCB" w:rsidRPr="00EB62CD" w:rsidDel="00B43DA6">
          <w:rPr>
            <w:rFonts w:asciiTheme="minorHAnsi" w:hAnsiTheme="minorHAnsi"/>
            <w:i/>
          </w:rPr>
          <w:delText>Myh4</w:delText>
        </w:r>
        <w:r w:rsidR="00173344" w:rsidDel="00B43DA6">
          <w:rPr>
            <w:rFonts w:asciiTheme="minorHAnsi" w:hAnsiTheme="minorHAnsi"/>
            <w:i/>
          </w:rPr>
          <w:delText xml:space="preserve">, Pvalb, </w:delText>
        </w:r>
        <w:r w:rsidR="00B57479" w:rsidDel="00B43DA6">
          <w:rPr>
            <w:rFonts w:asciiTheme="minorHAnsi" w:hAnsiTheme="minorHAnsi"/>
            <w:i/>
          </w:rPr>
          <w:delText xml:space="preserve">Tnnc2, </w:delText>
        </w:r>
        <w:r w:rsidR="00173344" w:rsidDel="00B43DA6">
          <w:rPr>
            <w:rFonts w:asciiTheme="minorHAnsi" w:hAnsiTheme="minorHAnsi"/>
            <w:i/>
          </w:rPr>
          <w:delText>Tnni2</w:delText>
        </w:r>
        <w:r w:rsidR="00F82FCB" w:rsidRPr="00EB62CD" w:rsidDel="00B43DA6">
          <w:rPr>
            <w:rFonts w:asciiTheme="minorHAnsi" w:hAnsiTheme="minorHAnsi"/>
          </w:rPr>
          <w:delText xml:space="preserve"> and </w:delText>
        </w:r>
        <w:r w:rsidR="00F82FCB" w:rsidRPr="00EB62CD" w:rsidDel="00B43DA6">
          <w:rPr>
            <w:rFonts w:asciiTheme="minorHAnsi" w:hAnsiTheme="minorHAnsi"/>
            <w:i/>
          </w:rPr>
          <w:delText>Atp2a1</w:delText>
        </w:r>
        <w:r w:rsidR="00F82FCB" w:rsidRPr="00EB62CD" w:rsidDel="00B43DA6">
          <w:rPr>
            <w:rFonts w:asciiTheme="minorHAnsi" w:hAnsiTheme="minorHAnsi"/>
          </w:rPr>
          <w:delText xml:space="preserve"> (Figure</w:delText>
        </w:r>
        <w:r w:rsidR="00173344" w:rsidDel="00B43DA6">
          <w:rPr>
            <w:rFonts w:asciiTheme="minorHAnsi" w:hAnsiTheme="minorHAnsi"/>
          </w:rPr>
          <w:delText>s</w:delText>
        </w:r>
        <w:r w:rsidR="00B04B43" w:rsidRPr="00EB62CD" w:rsidDel="00B43DA6">
          <w:rPr>
            <w:rFonts w:asciiTheme="minorHAnsi" w:hAnsiTheme="minorHAnsi"/>
          </w:rPr>
          <w:delText xml:space="preserve"> </w:delText>
        </w:r>
      </w:del>
      <w:del w:id="49" w:author="Stephenson, Erin" w:date="2019-06-03T14:42:00Z">
        <w:r w:rsidR="00776D93" w:rsidRPr="00EB62CD" w:rsidDel="00B43DA6">
          <w:rPr>
            <w:rFonts w:asciiTheme="minorHAnsi" w:hAnsiTheme="minorHAnsi"/>
          </w:rPr>
          <w:delText>4C</w:delText>
        </w:r>
        <w:r w:rsidR="00173344" w:rsidDel="00B43DA6">
          <w:rPr>
            <w:rFonts w:asciiTheme="minorHAnsi" w:hAnsiTheme="minorHAnsi"/>
          </w:rPr>
          <w:delText xml:space="preserve"> </w:delText>
        </w:r>
      </w:del>
      <w:del w:id="50" w:author="Stephenson, Erin" w:date="2019-06-03T14:45:00Z">
        <w:r w:rsidR="00173344" w:rsidDel="00B43DA6">
          <w:rPr>
            <w:rFonts w:asciiTheme="minorHAnsi" w:hAnsiTheme="minorHAnsi"/>
          </w:rPr>
          <w:delText>and E</w:delText>
        </w:r>
        <w:r w:rsidR="00B7129F" w:rsidDel="00B43DA6">
          <w:rPr>
            <w:rFonts w:asciiTheme="minorHAnsi" w:hAnsiTheme="minorHAnsi"/>
          </w:rPr>
          <w:delText>, and Supplementary Table 1</w:delText>
        </w:r>
        <w:r w:rsidR="00F82FCB" w:rsidRPr="00EB62CD" w:rsidDel="00B43DA6">
          <w:rPr>
            <w:rFonts w:asciiTheme="minorHAnsi" w:hAnsiTheme="minorHAnsi"/>
          </w:rPr>
          <w:delText xml:space="preserve">). </w:delText>
        </w:r>
        <w:r w:rsidR="004C5453" w:rsidRPr="00EB62CD" w:rsidDel="00B43DA6">
          <w:rPr>
            <w:rFonts w:asciiTheme="minorHAnsi" w:hAnsiTheme="minorHAnsi"/>
          </w:rPr>
          <w:delText>These data</w:delText>
        </w:r>
        <w:r w:rsidR="00912A98" w:rsidRPr="00EB62CD" w:rsidDel="00B43DA6">
          <w:rPr>
            <w:rFonts w:asciiTheme="minorHAnsi" w:hAnsiTheme="minorHAnsi"/>
          </w:rPr>
          <w:delText xml:space="preserve"> </w:delText>
        </w:r>
        <w:r w:rsidR="004C5453" w:rsidRPr="00EB62CD" w:rsidDel="00B43DA6">
          <w:rPr>
            <w:rFonts w:asciiTheme="minorHAnsi" w:hAnsiTheme="minorHAnsi"/>
          </w:rPr>
          <w:delText>suggest that skeletal muscle mTORC1 activation increases the oxidative profile of skeletal muscle</w:delText>
        </w:r>
        <w:r w:rsidR="00CD1FF4" w:rsidRPr="00EB62CD" w:rsidDel="00B43DA6">
          <w:rPr>
            <w:rFonts w:asciiTheme="minorHAnsi" w:hAnsiTheme="minorHAnsi"/>
          </w:rPr>
          <w:delText xml:space="preserve"> at the transcriptional level</w:delText>
        </w:r>
        <w:r w:rsidR="00063E75" w:rsidRPr="00EB62CD" w:rsidDel="00B43DA6">
          <w:rPr>
            <w:rFonts w:asciiTheme="minorHAnsi" w:hAnsiTheme="minorHAnsi"/>
          </w:rPr>
          <w:delText xml:space="preserve">. These findings are </w:delText>
        </w:r>
        <w:r w:rsidR="00B3367D" w:rsidDel="00B43DA6">
          <w:rPr>
            <w:rFonts w:asciiTheme="minorHAnsi" w:hAnsiTheme="minorHAnsi"/>
          </w:rPr>
          <w:delText xml:space="preserve">also </w:delText>
        </w:r>
        <w:r w:rsidR="00CD1FF4" w:rsidRPr="00EB62CD" w:rsidDel="00B43DA6">
          <w:rPr>
            <w:rFonts w:asciiTheme="minorHAnsi" w:hAnsiTheme="minorHAnsi"/>
          </w:rPr>
          <w:delText xml:space="preserve">supported by </w:delText>
        </w:r>
        <w:r w:rsidR="004F3617" w:rsidRPr="00EB62CD" w:rsidDel="00B43DA6">
          <w:rPr>
            <w:rFonts w:asciiTheme="minorHAnsi" w:hAnsiTheme="minorHAnsi"/>
          </w:rPr>
          <w:delText>our</w:delText>
        </w:r>
        <w:r w:rsidR="004C5453" w:rsidRPr="00EB62CD" w:rsidDel="00B43DA6">
          <w:rPr>
            <w:rFonts w:asciiTheme="minorHAnsi" w:hAnsiTheme="minorHAnsi"/>
          </w:rPr>
          <w:delText xml:space="preserve"> </w:delText>
        </w:r>
        <w:r w:rsidR="00F82FCB" w:rsidRPr="00EB62CD" w:rsidDel="00B43DA6">
          <w:rPr>
            <w:rFonts w:asciiTheme="minorHAnsi" w:hAnsiTheme="minorHAnsi"/>
          </w:rPr>
          <w:delText>observ</w:delText>
        </w:r>
        <w:r w:rsidR="004C5453" w:rsidRPr="00EB62CD" w:rsidDel="00B43DA6">
          <w:rPr>
            <w:rFonts w:asciiTheme="minorHAnsi" w:hAnsiTheme="minorHAnsi"/>
          </w:rPr>
          <w:delText xml:space="preserve">ation that skeletal muscle from </w:delText>
        </w:r>
        <w:r w:rsidR="004C5453" w:rsidRPr="00EB62CD" w:rsidDel="00B43DA6">
          <w:rPr>
            <w:rFonts w:asciiTheme="minorHAnsi" w:hAnsiTheme="minorHAnsi"/>
            <w:i/>
          </w:rPr>
          <w:delText>Tsc1</w:delText>
        </w:r>
        <w:r w:rsidR="004C5453" w:rsidRPr="00EB62CD" w:rsidDel="00B43DA6">
          <w:rPr>
            <w:rFonts w:asciiTheme="minorHAnsi" w:hAnsiTheme="minorHAnsi"/>
          </w:rPr>
          <w:delText xml:space="preserve"> ablated mice has</w:delText>
        </w:r>
        <w:r w:rsidR="00F82FCB" w:rsidRPr="00EB62CD" w:rsidDel="00B43DA6">
          <w:rPr>
            <w:rFonts w:asciiTheme="minorHAnsi" w:hAnsiTheme="minorHAnsi"/>
          </w:rPr>
          <w:delText xml:space="preserve"> </w:delText>
        </w:r>
        <w:r w:rsidR="00C2060E" w:rsidDel="00B43DA6">
          <w:rPr>
            <w:rFonts w:asciiTheme="minorHAnsi" w:hAnsiTheme="minorHAnsi"/>
          </w:rPr>
          <w:delText>greater</w:delText>
        </w:r>
        <w:r w:rsidR="00F82FCB" w:rsidRPr="00EB62CD" w:rsidDel="00B43DA6">
          <w:rPr>
            <w:rFonts w:asciiTheme="minorHAnsi" w:hAnsiTheme="minorHAnsi"/>
          </w:rPr>
          <w:delText xml:space="preserve"> NADH</w:delText>
        </w:r>
        <w:r w:rsidR="00FB05B2" w:rsidDel="00B43DA6">
          <w:rPr>
            <w:rFonts w:asciiTheme="minorHAnsi" w:hAnsiTheme="minorHAnsi"/>
          </w:rPr>
          <w:delText xml:space="preserve">-dehydrogenase activity </w:delText>
        </w:r>
        <w:r w:rsidR="00F82FCB" w:rsidRPr="00EB62CD" w:rsidDel="00B43DA6">
          <w:rPr>
            <w:rFonts w:asciiTheme="minorHAnsi" w:hAnsiTheme="minorHAnsi"/>
          </w:rPr>
          <w:delText xml:space="preserve">(Figure </w:delText>
        </w:r>
      </w:del>
      <w:del w:id="51" w:author="Stephenson, Erin" w:date="2019-06-03T14:43:00Z">
        <w:r w:rsidR="00396722" w:rsidRPr="00EB62CD" w:rsidDel="00B43DA6">
          <w:rPr>
            <w:rFonts w:asciiTheme="minorHAnsi" w:hAnsiTheme="minorHAnsi"/>
          </w:rPr>
          <w:delText>4D</w:delText>
        </w:r>
      </w:del>
      <w:del w:id="52" w:author="Stephenson, Erin" w:date="2019-06-03T14:45:00Z">
        <w:r w:rsidR="00F82FCB" w:rsidRPr="00EB62CD" w:rsidDel="00B43DA6">
          <w:rPr>
            <w:rFonts w:asciiTheme="minorHAnsi" w:hAnsiTheme="minorHAnsi"/>
          </w:rPr>
          <w:delText>)</w:delText>
        </w:r>
        <w:r w:rsidR="00912A98" w:rsidRPr="00EB62CD" w:rsidDel="00B43DA6">
          <w:rPr>
            <w:rFonts w:asciiTheme="minorHAnsi" w:hAnsiTheme="minorHAnsi"/>
          </w:rPr>
          <w:delText>,</w:delText>
        </w:r>
        <w:r w:rsidR="00CD1FF4" w:rsidRPr="00EB62CD" w:rsidDel="00B43DA6">
          <w:rPr>
            <w:rFonts w:asciiTheme="minorHAnsi" w:hAnsiTheme="minorHAnsi"/>
          </w:rPr>
          <w:delText xml:space="preserve"> and are consistent with</w:delText>
        </w:r>
        <w:r w:rsidR="00912A98" w:rsidRPr="00EB62CD" w:rsidDel="00B43DA6">
          <w:rPr>
            <w:rFonts w:asciiTheme="minorHAnsi" w:hAnsiTheme="minorHAnsi"/>
          </w:rPr>
          <w:delText xml:space="preserve"> findings from previous studies on </w:delText>
        </w:r>
        <w:r w:rsidR="00CD1FF4" w:rsidRPr="00EB62CD" w:rsidDel="00B43DA6">
          <w:rPr>
            <w:rFonts w:asciiTheme="minorHAnsi" w:hAnsiTheme="minorHAnsi"/>
            <w:i/>
          </w:rPr>
          <w:delText>ACTA1-</w:delText>
        </w:r>
        <w:r w:rsidR="00912A98" w:rsidRPr="00EB62CD" w:rsidDel="00B43DA6">
          <w:rPr>
            <w:rFonts w:asciiTheme="minorHAnsi" w:hAnsiTheme="minorHAnsi"/>
            <w:i/>
          </w:rPr>
          <w:delText>Tsc1</w:delText>
        </w:r>
        <w:r w:rsidR="00912A98" w:rsidRPr="00EB62CD" w:rsidDel="00B43DA6">
          <w:rPr>
            <w:rFonts w:asciiTheme="minorHAnsi" w:hAnsiTheme="minorHAnsi"/>
          </w:rPr>
          <w:delText xml:space="preserve"> knockout muscles</w:delText>
        </w:r>
        <w:r w:rsidR="00CD1FF4" w:rsidRPr="00EB62CD" w:rsidDel="00B43DA6">
          <w:rPr>
            <w:rFonts w:asciiTheme="minorHAnsi" w:hAnsiTheme="minorHAnsi"/>
          </w:rPr>
          <w:delText xml:space="preserve"> that </w:delText>
        </w:r>
        <w:r w:rsidR="00803AC3" w:rsidRPr="00EB62CD" w:rsidDel="00B43DA6">
          <w:rPr>
            <w:rFonts w:asciiTheme="minorHAnsi" w:hAnsiTheme="minorHAnsi"/>
          </w:rPr>
          <w:delText>report the accumulation of mitochondrial enzymes</w:delText>
        </w:r>
        <w:r w:rsidR="00CD1FF4" w:rsidRPr="00EB62CD" w:rsidDel="00B43DA6">
          <w:rPr>
            <w:rFonts w:asciiTheme="minorHAnsi" w:hAnsiTheme="minorHAnsi"/>
          </w:rPr>
          <w:delText xml:space="preserve"> </w:delText>
        </w:r>
        <w:r w:rsidR="00803AC3" w:rsidRPr="00EB62CD" w:rsidDel="00B43DA6">
          <w:rPr>
            <w:rFonts w:asciiTheme="minorHAnsi" w:hAnsiTheme="minorHAnsi"/>
          </w:rPr>
          <w:delText xml:space="preserve">and </w:delText>
        </w:r>
        <w:r w:rsidR="00CD1FF4" w:rsidRPr="00EB62CD" w:rsidDel="00B43DA6">
          <w:rPr>
            <w:rFonts w:asciiTheme="minorHAnsi" w:hAnsiTheme="minorHAnsi"/>
          </w:rPr>
          <w:delText xml:space="preserve">changes in </w:delText>
        </w:r>
        <w:r w:rsidR="00803AC3" w:rsidRPr="00EB62CD" w:rsidDel="00B43DA6">
          <w:rPr>
            <w:rFonts w:asciiTheme="minorHAnsi" w:hAnsiTheme="minorHAnsi"/>
          </w:rPr>
          <w:delText xml:space="preserve">muscle </w:delText>
        </w:r>
        <w:r w:rsidR="00CD1FF4" w:rsidRPr="00EB62CD" w:rsidDel="00B43DA6">
          <w:rPr>
            <w:rFonts w:asciiTheme="minorHAnsi" w:hAnsiTheme="minorHAnsi"/>
          </w:rPr>
          <w:delText>fiber size</w:delText>
        </w:r>
        <w:r w:rsidR="007C41D9" w:rsidRPr="00EB62CD" w:rsidDel="00B43DA6">
          <w:rPr>
            <w:rFonts w:asciiTheme="minorHAnsi" w:hAnsiTheme="minorHAnsi"/>
          </w:rPr>
          <w:delText xml:space="preserve"> </w:delText>
        </w:r>
        <w:r w:rsidR="00EB62CD" w:rsidDel="00B43DA6">
          <w:rPr>
            <w:rFonts w:asciiTheme="minorHAnsi" w:hAnsiTheme="minorHAnsi"/>
          </w:rPr>
          <w:fldChar w:fldCharType="begin" w:fldLock="1"/>
        </w:r>
        <w:r w:rsidR="00204C8C" w:rsidDel="00B43DA6">
          <w:rPr>
            <w:rFonts w:asciiTheme="minorHAnsi" w:hAnsiTheme="minorHAnsi"/>
          </w:rPr>
          <w:del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2]"},"properties":{"noteIndex":0},"schema":"https://github.com/citation-style-language/schema/raw/master/csl-citation.json"}</w:delInstrText>
        </w:r>
        <w:r w:rsidR="00EB62CD" w:rsidDel="00B43DA6">
          <w:rPr>
            <w:rFonts w:asciiTheme="minorHAnsi" w:hAnsiTheme="minorHAnsi"/>
          </w:rPr>
          <w:fldChar w:fldCharType="separate"/>
        </w:r>
        <w:r w:rsidR="00D72F59" w:rsidRPr="00D72F59" w:rsidDel="00B43DA6">
          <w:rPr>
            <w:rFonts w:asciiTheme="minorHAnsi" w:hAnsiTheme="minorHAnsi"/>
            <w:noProof/>
          </w:rPr>
          <w:delText>[20,52]</w:delText>
        </w:r>
        <w:r w:rsidR="00EB62CD" w:rsidDel="00B43DA6">
          <w:rPr>
            <w:rFonts w:asciiTheme="minorHAnsi" w:hAnsiTheme="minorHAnsi"/>
          </w:rPr>
          <w:fldChar w:fldCharType="end"/>
        </w:r>
        <w:r w:rsidR="00F82FCB" w:rsidRPr="00EB62CD" w:rsidDel="00B43DA6">
          <w:rPr>
            <w:rFonts w:asciiTheme="minorHAnsi" w:hAnsiTheme="minorHAnsi"/>
          </w:rPr>
          <w:delText>.</w:delText>
        </w:r>
        <w:r w:rsidR="004905D8" w:rsidRPr="00EB62CD" w:rsidDel="00B43DA6">
          <w:rPr>
            <w:rFonts w:asciiTheme="minorHAnsi" w:hAnsiTheme="minorHAnsi"/>
          </w:rPr>
          <w:delText xml:space="preserve">  </w:delText>
        </w:r>
      </w:del>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73C70473"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del w:id="53" w:author="Stephenson, Erin" w:date="2019-06-03T14:44:00Z">
        <w:r w:rsidR="001646E7" w:rsidRPr="00C9104B" w:rsidDel="00B43DA6">
          <w:rPr>
            <w:rFonts w:asciiTheme="minorHAnsi" w:hAnsiTheme="minorHAnsi"/>
          </w:rPr>
          <w:delText>4</w:delText>
        </w:r>
        <w:r w:rsidR="001646E7" w:rsidDel="00B43DA6">
          <w:rPr>
            <w:rFonts w:asciiTheme="minorHAnsi" w:hAnsiTheme="minorHAnsi"/>
          </w:rPr>
          <w:delText>E</w:delText>
        </w:r>
      </w:del>
      <w:ins w:id="54" w:author="Stephenson, Erin" w:date="2019-06-03T14:44:00Z">
        <w:r w:rsidR="00B43DA6" w:rsidRPr="00C9104B">
          <w:rPr>
            <w:rFonts w:asciiTheme="minorHAnsi" w:hAnsiTheme="minorHAnsi"/>
          </w:rPr>
          <w:t>4</w:t>
        </w:r>
        <w:r w:rsidR="00B43DA6">
          <w:rPr>
            <w:rFonts w:asciiTheme="minorHAnsi" w:hAnsiTheme="minorHAnsi"/>
          </w:rPr>
          <w:t>C</w:t>
        </w:r>
      </w:ins>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del w:id="55" w:author="Stephenson, Erin" w:date="2019-06-03T14:44:00Z">
        <w:r w:rsidR="00044765" w:rsidRPr="00C9104B" w:rsidDel="00B43DA6">
          <w:rPr>
            <w:rFonts w:asciiTheme="minorHAnsi" w:hAnsiTheme="minorHAnsi"/>
          </w:rPr>
          <w:delText>4E</w:delText>
        </w:r>
      </w:del>
      <w:ins w:id="56" w:author="Stephenson, Erin" w:date="2019-06-03T14:44:00Z">
        <w:r w:rsidR="00B43DA6" w:rsidRPr="00C9104B">
          <w:rPr>
            <w:rFonts w:asciiTheme="minorHAnsi" w:hAnsiTheme="minorHAnsi"/>
          </w:rPr>
          <w:t>4</w:t>
        </w:r>
        <w:r w:rsidR="00B43DA6">
          <w:rPr>
            <w:rFonts w:asciiTheme="minorHAnsi" w:hAnsiTheme="minorHAnsi"/>
          </w:rPr>
          <w:t>C</w:t>
        </w:r>
      </w:ins>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204C8C">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3–56]"},"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del w:id="57" w:author="Stephenson, Erin" w:date="2019-06-03T14:44:00Z">
        <w:r w:rsidR="00AF076F" w:rsidRPr="00C9104B" w:rsidDel="00B43DA6">
          <w:rPr>
            <w:rFonts w:asciiTheme="minorHAnsi" w:hAnsiTheme="minorHAnsi"/>
          </w:rPr>
          <w:delText>4F</w:delText>
        </w:r>
      </w:del>
      <w:ins w:id="58" w:author="Stephenson, Erin" w:date="2019-06-03T14:44:00Z">
        <w:r w:rsidR="00B43DA6" w:rsidRPr="00C9104B">
          <w:rPr>
            <w:rFonts w:asciiTheme="minorHAnsi" w:hAnsiTheme="minorHAnsi"/>
          </w:rPr>
          <w:t>4</w:t>
        </w:r>
        <w:r w:rsidR="00B43DA6">
          <w:rPr>
            <w:rFonts w:asciiTheme="minorHAnsi" w:hAnsiTheme="minorHAnsi"/>
          </w:rPr>
          <w:t>D</w:t>
        </w:r>
      </w:ins>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w:t>
      </w:r>
      <w:r w:rsidR="00E75132">
        <w:rPr>
          <w:rFonts w:asciiTheme="minorHAnsi" w:hAnsiTheme="minorHAnsi"/>
        </w:rPr>
        <w:t>drive</w:t>
      </w:r>
      <w:del w:id="59" w:author="Stephenson, Erin" w:date="2019-06-03T12:35:00Z">
        <w:r w:rsidR="00E75132" w:rsidDel="00A80874">
          <w:rPr>
            <w:rFonts w:asciiTheme="minorHAnsi" w:hAnsiTheme="minorHAnsi"/>
          </w:rPr>
          <w:delText>e</w:delText>
        </w:r>
      </w:del>
      <w:r w:rsidR="00E75132">
        <w:rPr>
          <w:rFonts w:asciiTheme="minorHAnsi" w:hAnsiTheme="minorHAnsi"/>
        </w:rPr>
        <w:t>r</w:t>
      </w:r>
      <w:r w:rsidR="00E75132" w:rsidRPr="00C9104B">
        <w:rPr>
          <w:rFonts w:asciiTheme="minorHAnsi" w:hAnsiTheme="minorHAnsi"/>
        </w:rPr>
        <w:t xml:space="preserve">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w:t>
      </w:r>
      <w:del w:id="60" w:author="Stephenson, Erin" w:date="2019-06-03T14:55:00Z">
        <w:r w:rsidR="000E3FEC" w:rsidDel="00CC4120">
          <w:rPr>
            <w:rFonts w:asciiTheme="minorHAnsi" w:hAnsiTheme="minorHAnsi"/>
          </w:rPr>
          <w:delText xml:space="preserve"> (Figure </w:delText>
        </w:r>
      </w:del>
      <w:del w:id="61" w:author="Stephenson, Erin" w:date="2019-06-03T14:44:00Z">
        <w:r w:rsidR="000E3FEC" w:rsidDel="00B43DA6">
          <w:rPr>
            <w:rFonts w:asciiTheme="minorHAnsi" w:hAnsiTheme="minorHAnsi"/>
          </w:rPr>
          <w:delText>4E</w:delText>
        </w:r>
        <w:r w:rsidR="00A55716" w:rsidDel="00B43DA6">
          <w:rPr>
            <w:rFonts w:asciiTheme="minorHAnsi" w:hAnsiTheme="minorHAnsi"/>
          </w:rPr>
          <w:delText xml:space="preserve"> </w:delText>
        </w:r>
      </w:del>
      <w:del w:id="62" w:author="Stephenson, Erin" w:date="2019-06-03T14:49:00Z">
        <w:r w:rsidR="00A55716" w:rsidDel="00F111D4">
          <w:rPr>
            <w:rFonts w:asciiTheme="minorHAnsi" w:hAnsiTheme="minorHAnsi"/>
          </w:rPr>
          <w:delText>and Supplementary Table 1</w:delText>
        </w:r>
      </w:del>
      <w:del w:id="63" w:author="Stephenson, Erin" w:date="2019-06-03T14:55:00Z">
        <w:r w:rsidR="000E3FEC" w:rsidDel="00CC4120">
          <w:rPr>
            <w:rFonts w:asciiTheme="minorHAnsi" w:hAnsiTheme="minorHAnsi"/>
          </w:rPr>
          <w:delText>)</w:delText>
        </w:r>
      </w:del>
      <w:r w:rsidR="000E3FEC">
        <w:rPr>
          <w:rFonts w:asciiTheme="minorHAnsi" w:hAnsiTheme="minorHAnsi"/>
        </w:rPr>
        <w:t xml:space="preserve">,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ins w:id="64" w:author="Stephenson, Erin" w:date="2019-06-03T14:55:00Z">
        <w:r w:rsidR="00CC4120">
          <w:rPr>
            <w:rFonts w:asciiTheme="minorHAnsi" w:hAnsiTheme="minorHAnsi"/>
            <w:i/>
          </w:rPr>
          <w:t xml:space="preserve"> </w:t>
        </w:r>
        <w:r w:rsidR="00CC4120">
          <w:rPr>
            <w:rFonts w:asciiTheme="minorHAnsi" w:hAnsiTheme="minorHAnsi"/>
          </w:rPr>
          <w:t xml:space="preserve">(Figure </w:t>
        </w:r>
        <w:r w:rsidR="00CC4120">
          <w:rPr>
            <w:rFonts w:asciiTheme="minorHAnsi" w:hAnsiTheme="minorHAnsi"/>
          </w:rPr>
          <w:t>4</w:t>
        </w:r>
        <w:r w:rsidR="00CC4120">
          <w:rPr>
            <w:rFonts w:asciiTheme="minorHAnsi" w:hAnsiTheme="minorHAnsi"/>
          </w:rPr>
          <w:t>C)</w:t>
        </w:r>
      </w:ins>
      <w:r w:rsidR="00784182" w:rsidRPr="00C9104B">
        <w:rPr>
          <w:rFonts w:asciiTheme="minorHAnsi" w:hAnsiTheme="minorHAnsi"/>
        </w:rPr>
        <w:t xml:space="preserve">, </w:t>
      </w:r>
      <w:commentRangeStart w:id="65"/>
      <w:commentRangeStart w:id="66"/>
      <w:r w:rsidR="00784182" w:rsidRPr="00C9104B">
        <w:rPr>
          <w:rFonts w:asciiTheme="minorHAnsi" w:hAnsiTheme="minorHAnsi"/>
          <w:i/>
        </w:rPr>
        <w:t>Mfn1-2</w:t>
      </w:r>
      <w:r w:rsidR="00784182" w:rsidRPr="00C9104B">
        <w:rPr>
          <w:rFonts w:asciiTheme="minorHAnsi" w:hAnsiTheme="minorHAnsi"/>
        </w:rPr>
        <w:t xml:space="preserve"> </w:t>
      </w:r>
      <w:commentRangeEnd w:id="65"/>
      <w:r w:rsidR="00FD1EAB">
        <w:rPr>
          <w:rStyle w:val="CommentReference"/>
          <w:rFonts w:asciiTheme="minorHAnsi" w:hAnsiTheme="minorHAnsi" w:cstheme="minorBidi"/>
        </w:rPr>
        <w:commentReference w:id="65"/>
      </w:r>
      <w:commentRangeEnd w:id="66"/>
      <w:ins w:id="67" w:author="Stephenson, Erin" w:date="2019-06-03T14:50:00Z">
        <w:r w:rsidR="008D3E5D">
          <w:rPr>
            <w:rFonts w:asciiTheme="minorHAnsi" w:hAnsiTheme="minorHAnsi"/>
          </w:rPr>
          <w:t>(</w:t>
        </w:r>
        <w:r w:rsidR="008D3E5D">
          <w:rPr>
            <w:rFonts w:asciiTheme="minorHAnsi" w:hAnsiTheme="minorHAnsi"/>
          </w:rPr>
          <w:t>Supplementary Table 1</w:t>
        </w:r>
        <w:r w:rsidR="008D3E5D">
          <w:rPr>
            <w:rFonts w:asciiTheme="minorHAnsi" w:hAnsiTheme="minorHAnsi"/>
          </w:rPr>
          <w:t xml:space="preserve">) </w:t>
        </w:r>
      </w:ins>
      <w:r w:rsidR="00B43DA6">
        <w:rPr>
          <w:rStyle w:val="CommentReference"/>
          <w:rFonts w:asciiTheme="minorHAnsi" w:hAnsiTheme="minorHAnsi" w:cstheme="minorBidi"/>
        </w:rPr>
        <w:commentReference w:id="66"/>
      </w:r>
      <w:r w:rsidR="00784182" w:rsidRPr="00C9104B">
        <w:rPr>
          <w:rFonts w:asciiTheme="minorHAnsi" w:hAnsiTheme="minorHAnsi"/>
        </w:rPr>
        <w:t>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ins w:id="68" w:author="Stephenson, Erin" w:date="2019-06-03T14:56:00Z">
        <w:r w:rsidR="00CC4120">
          <w:rPr>
            <w:rFonts w:asciiTheme="minorHAnsi" w:hAnsiTheme="minorHAnsi"/>
          </w:rPr>
          <w:t xml:space="preserve">; </w:t>
        </w:r>
        <w:r w:rsidR="00CC4120">
          <w:rPr>
            <w:rFonts w:asciiTheme="minorHAnsi" w:hAnsiTheme="minorHAnsi"/>
          </w:rPr>
          <w:t>Supplementary Table 1</w:t>
        </w:r>
      </w:ins>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w:t>
      </w:r>
      <w:commentRangeStart w:id="69"/>
      <w:commentRangeStart w:id="70"/>
      <w:r w:rsidR="00A55716">
        <w:rPr>
          <w:rFonts w:asciiTheme="minorHAnsi" w:hAnsiTheme="minorHAnsi"/>
        </w:rPr>
        <w:t xml:space="preserve">Figure </w:t>
      </w:r>
      <w:del w:id="71" w:author="Stephenson, Erin" w:date="2019-06-03T14:44:00Z">
        <w:r w:rsidR="00A55716" w:rsidDel="00B43DA6">
          <w:rPr>
            <w:rFonts w:asciiTheme="minorHAnsi" w:hAnsiTheme="minorHAnsi"/>
          </w:rPr>
          <w:delText>4E</w:delText>
        </w:r>
        <w:commentRangeEnd w:id="69"/>
        <w:r w:rsidR="000503F2" w:rsidDel="00B43DA6">
          <w:rPr>
            <w:rStyle w:val="CommentReference"/>
            <w:rFonts w:asciiTheme="minorHAnsi" w:hAnsiTheme="minorHAnsi" w:cstheme="minorBidi"/>
          </w:rPr>
          <w:commentReference w:id="69"/>
        </w:r>
      </w:del>
      <w:commentRangeEnd w:id="70"/>
      <w:r w:rsidR="00A15E13">
        <w:rPr>
          <w:rStyle w:val="CommentReference"/>
          <w:rFonts w:asciiTheme="minorHAnsi" w:hAnsiTheme="minorHAnsi" w:cstheme="minorBidi"/>
        </w:rPr>
        <w:commentReference w:id="70"/>
      </w:r>
      <w:ins w:id="72" w:author="Stephenson, Erin" w:date="2019-06-03T14:44:00Z">
        <w:r w:rsidR="00B43DA6">
          <w:rPr>
            <w:rFonts w:asciiTheme="minorHAnsi" w:hAnsiTheme="minorHAnsi"/>
          </w:rPr>
          <w:t>4</w:t>
        </w:r>
        <w:r w:rsidR="00B43DA6">
          <w:rPr>
            <w:rFonts w:asciiTheme="minorHAnsi" w:hAnsiTheme="minorHAnsi"/>
          </w:rPr>
          <w:t>C</w:t>
        </w:r>
      </w:ins>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ins w:id="73" w:author="Tran, Quynh" w:date="2019-05-28T11:34:00Z">
        <w:r w:rsidR="000503F2">
          <w:rPr>
            <w:rFonts w:asciiTheme="minorHAnsi" w:hAnsiTheme="minorHAnsi"/>
          </w:rPr>
          <w:t xml:space="preserve"> </w:t>
        </w:r>
      </w:ins>
    </w:p>
    <w:p w14:paraId="691BFF81" w14:textId="77777777" w:rsidR="00D86AFE" w:rsidRDefault="00D86AFE" w:rsidP="00EF624B">
      <w:pPr>
        <w:jc w:val="both"/>
        <w:rPr>
          <w:ins w:id="74" w:author="Stephenson, Erin" w:date="2019-06-03T14:45:00Z"/>
          <w:rFonts w:asciiTheme="minorHAnsi" w:hAnsiTheme="minorHAnsi"/>
        </w:rPr>
      </w:pPr>
    </w:p>
    <w:p w14:paraId="66CD5063" w14:textId="77777777" w:rsidR="00B43DA6" w:rsidRPr="00DA16D7" w:rsidRDefault="00B43DA6" w:rsidP="00B43DA6">
      <w:pPr>
        <w:pStyle w:val="Heading2"/>
        <w:jc w:val="both"/>
        <w:rPr>
          <w:ins w:id="75" w:author="Stephenson, Erin" w:date="2019-06-03T14:45:00Z"/>
          <w:rFonts w:asciiTheme="minorHAnsi" w:hAnsiTheme="minorHAnsi"/>
        </w:rPr>
      </w:pPr>
      <w:commentRangeStart w:id="76"/>
      <w:commentRangeStart w:id="77"/>
      <w:ins w:id="78" w:author="Stephenson, Erin" w:date="2019-06-03T14:45:00Z">
        <w:r>
          <w:rPr>
            <w:rFonts w:asciiTheme="minorHAnsi" w:hAnsiTheme="minorHAnsi"/>
          </w:rPr>
          <w:t xml:space="preserve">Constituent mTORC1 Activation Increases the Oxidative Profile of Skeletal Muscle </w:t>
        </w:r>
        <w:commentRangeEnd w:id="76"/>
        <w:r>
          <w:rPr>
            <w:rStyle w:val="CommentReference"/>
            <w:rFonts w:asciiTheme="minorHAnsi" w:eastAsiaTheme="minorEastAsia" w:hAnsiTheme="minorHAnsi" w:cstheme="minorBidi"/>
            <w:b w:val="0"/>
            <w:bCs w:val="0"/>
            <w:color w:val="auto"/>
          </w:rPr>
          <w:commentReference w:id="76"/>
        </w:r>
      </w:ins>
      <w:commentRangeEnd w:id="77"/>
      <w:ins w:id="79" w:author="Stephenson, Erin" w:date="2019-06-03T15:04:00Z">
        <w:r w:rsidR="00A15E13">
          <w:rPr>
            <w:rStyle w:val="CommentReference"/>
            <w:rFonts w:asciiTheme="minorHAnsi" w:eastAsiaTheme="minorEastAsia" w:hAnsiTheme="minorHAnsi" w:cstheme="minorBidi"/>
            <w:b w:val="0"/>
            <w:bCs w:val="0"/>
            <w:color w:val="auto"/>
          </w:rPr>
          <w:commentReference w:id="77"/>
        </w:r>
      </w:ins>
    </w:p>
    <w:p w14:paraId="6D91D2D5" w14:textId="77777777" w:rsidR="00B43DA6" w:rsidRDefault="00B43DA6" w:rsidP="00B43DA6">
      <w:pPr>
        <w:jc w:val="both"/>
        <w:rPr>
          <w:ins w:id="80" w:author="Stephenson, Erin" w:date="2019-06-03T14:45:00Z"/>
          <w:rFonts w:asciiTheme="minorHAnsi" w:hAnsiTheme="minorHAnsi"/>
        </w:rPr>
      </w:pPr>
      <w:ins w:id="81" w:author="Stephenson, Erin" w:date="2019-06-03T14:45:00Z">
        <w:r w:rsidRPr="00EB62CD">
          <w:rPr>
            <w:rFonts w:asciiTheme="minorHAnsi" w:hAnsiTheme="minorHAnsi"/>
          </w:rPr>
          <w:t xml:space="preserve">We also evaluated transcriptional markers of muscle fiber type and observed increases in </w:t>
        </w:r>
        <w:r>
          <w:rPr>
            <w:rFonts w:asciiTheme="minorHAnsi" w:hAnsiTheme="minorHAnsi"/>
          </w:rPr>
          <w:t xml:space="preserve">markers for </w:t>
        </w:r>
        <w:r w:rsidRPr="00EB62CD">
          <w:rPr>
            <w:rFonts w:asciiTheme="minorHAnsi" w:hAnsiTheme="minorHAnsi"/>
          </w:rPr>
          <w:t>oxidative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7</w:t>
        </w:r>
        <w:r>
          <w:rPr>
            <w:rFonts w:asciiTheme="minorHAnsi" w:hAnsiTheme="minorHAnsi"/>
            <w:i/>
          </w:rPr>
          <w:t>, Mb, Tnnc1, Tnni1</w:t>
        </w:r>
        <w:r w:rsidRPr="00EB62CD">
          <w:rPr>
            <w:rFonts w:asciiTheme="minorHAnsi" w:hAnsiTheme="minorHAnsi"/>
          </w:rPr>
          <w:t xml:space="preserve"> and </w:t>
        </w:r>
        <w:r w:rsidRPr="00EB62CD">
          <w:rPr>
            <w:rFonts w:asciiTheme="minorHAnsi" w:hAnsiTheme="minorHAnsi"/>
            <w:i/>
          </w:rPr>
          <w:t>Atp2a2</w:t>
        </w:r>
        <w:r w:rsidRPr="00EB62CD">
          <w:rPr>
            <w:rFonts w:asciiTheme="minorHAnsi" w:hAnsiTheme="minorHAnsi"/>
          </w:rPr>
          <w:t xml:space="preserve">, along with downregulation of </w:t>
        </w:r>
        <w:r>
          <w:rPr>
            <w:rFonts w:asciiTheme="minorHAnsi" w:hAnsiTheme="minorHAnsi"/>
          </w:rPr>
          <w:t xml:space="preserve">markers for </w:t>
        </w:r>
        <w:r w:rsidRPr="00EB62CD">
          <w:rPr>
            <w:rFonts w:asciiTheme="minorHAnsi" w:hAnsiTheme="minorHAnsi"/>
          </w:rPr>
          <w:t>glycolytic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4</w:t>
        </w:r>
        <w:r>
          <w:rPr>
            <w:rFonts w:asciiTheme="minorHAnsi" w:hAnsiTheme="minorHAnsi"/>
            <w:i/>
          </w:rPr>
          <w:t xml:space="preserve">, </w:t>
        </w:r>
        <w:proofErr w:type="spellStart"/>
        <w:r>
          <w:rPr>
            <w:rFonts w:asciiTheme="minorHAnsi" w:hAnsiTheme="minorHAnsi"/>
            <w:i/>
          </w:rPr>
          <w:t>Pvalb</w:t>
        </w:r>
        <w:proofErr w:type="spellEnd"/>
        <w:r>
          <w:rPr>
            <w:rFonts w:asciiTheme="minorHAnsi" w:hAnsiTheme="minorHAnsi"/>
            <w:i/>
          </w:rPr>
          <w:t>, Tnnc2, Tnni2</w:t>
        </w:r>
        <w:r w:rsidRPr="00EB62CD">
          <w:rPr>
            <w:rFonts w:asciiTheme="minorHAnsi" w:hAnsiTheme="minorHAnsi"/>
          </w:rPr>
          <w:t xml:space="preserve"> and </w:t>
        </w:r>
        <w:r w:rsidRPr="00EB62CD">
          <w:rPr>
            <w:rFonts w:asciiTheme="minorHAnsi" w:hAnsiTheme="minorHAnsi"/>
            <w:i/>
          </w:rPr>
          <w:t>Atp2a1</w:t>
        </w:r>
        <w:r w:rsidRPr="00EB62CD">
          <w:rPr>
            <w:rFonts w:asciiTheme="minorHAnsi" w:hAnsiTheme="minorHAnsi"/>
          </w:rPr>
          <w:t xml:space="preserve"> (Figure</w:t>
        </w:r>
        <w:r>
          <w:rPr>
            <w:rFonts w:asciiTheme="minorHAnsi" w:hAnsiTheme="minorHAnsi"/>
          </w:rPr>
          <w:t>s</w:t>
        </w:r>
        <w:r w:rsidRPr="00EB62CD">
          <w:rPr>
            <w:rFonts w:asciiTheme="minorHAnsi" w:hAnsiTheme="minorHAnsi"/>
          </w:rPr>
          <w:t xml:space="preserve"> </w:t>
        </w:r>
        <w:r w:rsidRPr="00EB62CD">
          <w:rPr>
            <w:rFonts w:asciiTheme="minorHAnsi" w:hAnsiTheme="minorHAnsi"/>
          </w:rPr>
          <w:t>4</w:t>
        </w:r>
        <w:r>
          <w:rPr>
            <w:rFonts w:asciiTheme="minorHAnsi" w:hAnsiTheme="minorHAnsi"/>
          </w:rPr>
          <w:t>D</w:t>
        </w:r>
        <w:r>
          <w:rPr>
            <w:rFonts w:asciiTheme="minorHAnsi" w:hAnsiTheme="minorHAnsi"/>
          </w:rPr>
          <w:t xml:space="preserve"> </w:t>
        </w:r>
        <w:r>
          <w:rPr>
            <w:rFonts w:asciiTheme="minorHAnsi" w:hAnsiTheme="minorHAnsi"/>
          </w:rPr>
          <w:t>and E, and Supplementary Table 1</w:t>
        </w:r>
        <w:r w:rsidRPr="00EB62CD">
          <w:rPr>
            <w:rFonts w:asciiTheme="minorHAnsi" w:hAnsiTheme="minorHAnsi"/>
          </w:rPr>
          <w:t xml:space="preserve">). These data suggest that skeletal muscle mTORC1 activation increases the oxidative profile of skeletal muscle at the transcriptional level. These findings are </w:t>
        </w:r>
        <w:r>
          <w:rPr>
            <w:rFonts w:asciiTheme="minorHAnsi" w:hAnsiTheme="minorHAnsi"/>
          </w:rPr>
          <w:t xml:space="preserve">also </w:t>
        </w:r>
        <w:r w:rsidRPr="00EB62CD">
          <w:rPr>
            <w:rFonts w:asciiTheme="minorHAnsi" w:hAnsiTheme="minorHAnsi"/>
          </w:rPr>
          <w:t xml:space="preserve">supported by our observation that skeletal muscle from </w:t>
        </w:r>
        <w:r w:rsidRPr="00EB62CD">
          <w:rPr>
            <w:rFonts w:asciiTheme="minorHAnsi" w:hAnsiTheme="minorHAnsi"/>
            <w:i/>
          </w:rPr>
          <w:t>Tsc1</w:t>
        </w:r>
        <w:r w:rsidRPr="00EB62CD">
          <w:rPr>
            <w:rFonts w:asciiTheme="minorHAnsi" w:hAnsiTheme="minorHAnsi"/>
          </w:rPr>
          <w:t xml:space="preserve"> ablated mice has </w:t>
        </w:r>
        <w:r>
          <w:rPr>
            <w:rFonts w:asciiTheme="minorHAnsi" w:hAnsiTheme="minorHAnsi"/>
          </w:rPr>
          <w:t>greater</w:t>
        </w:r>
        <w:r w:rsidRPr="00EB62CD">
          <w:rPr>
            <w:rFonts w:asciiTheme="minorHAnsi" w:hAnsiTheme="minorHAnsi"/>
          </w:rPr>
          <w:t xml:space="preserve"> NADH</w:t>
        </w:r>
        <w:r>
          <w:rPr>
            <w:rFonts w:asciiTheme="minorHAnsi" w:hAnsiTheme="minorHAnsi"/>
          </w:rPr>
          <w:t xml:space="preserve">-dehydrogenase activity </w:t>
        </w:r>
        <w:r w:rsidRPr="00EB62CD">
          <w:rPr>
            <w:rFonts w:asciiTheme="minorHAnsi" w:hAnsiTheme="minorHAnsi"/>
          </w:rPr>
          <w:t xml:space="preserve">(Figure </w:t>
        </w:r>
        <w:r w:rsidRPr="00EB62CD">
          <w:rPr>
            <w:rFonts w:asciiTheme="minorHAnsi" w:hAnsiTheme="minorHAnsi"/>
          </w:rPr>
          <w:t>4</w:t>
        </w:r>
        <w:r>
          <w:rPr>
            <w:rFonts w:asciiTheme="minorHAnsi" w:hAnsiTheme="minorHAnsi"/>
          </w:rPr>
          <w:t>F</w:t>
        </w:r>
        <w:r w:rsidRPr="00EB62CD">
          <w:rPr>
            <w:rFonts w:asciiTheme="minorHAnsi" w:hAnsiTheme="minorHAnsi"/>
          </w:rPr>
          <w:t xml:space="preserve">), and are consistent with findings from previous studies on </w:t>
        </w:r>
        <w:r w:rsidRPr="00EB62CD">
          <w:rPr>
            <w:rFonts w:asciiTheme="minorHAnsi" w:hAnsiTheme="minorHAnsi"/>
            <w:i/>
          </w:rPr>
          <w:t>ACTA1-Tsc1</w:t>
        </w:r>
        <w:r w:rsidRPr="00EB62CD">
          <w:rPr>
            <w:rFonts w:asciiTheme="minorHAnsi" w:hAnsiTheme="minorHAnsi"/>
          </w:rPr>
          <w:t xml:space="preserve"> knockout muscles that report the accumulation of mitochondrial enzymes and changes in muscle fiber size </w:t>
        </w:r>
        <w:r>
          <w:rPr>
            <w:rFonts w:asciiTheme="minorHAnsi" w:hAnsiTheme="minorHAnsi"/>
          </w:rPr>
          <w:fldChar w:fldCharType="begin" w:fldLock="1"/>
        </w:r>
        <w:r>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2]"},"properties":{"noteIndex":0},"schema":"https://github.com/citation-style-language/schema/raw/master/csl-citation.json"}</w:instrText>
        </w:r>
        <w:r>
          <w:rPr>
            <w:rFonts w:asciiTheme="minorHAnsi" w:hAnsiTheme="minorHAnsi"/>
          </w:rPr>
          <w:fldChar w:fldCharType="separate"/>
        </w:r>
        <w:r w:rsidRPr="00D72F59">
          <w:rPr>
            <w:rFonts w:asciiTheme="minorHAnsi" w:hAnsiTheme="minorHAnsi"/>
            <w:noProof/>
          </w:rPr>
          <w:t>[20,52]</w:t>
        </w:r>
        <w:r>
          <w:rPr>
            <w:rFonts w:asciiTheme="minorHAnsi" w:hAnsiTheme="minorHAnsi"/>
          </w:rPr>
          <w:fldChar w:fldCharType="end"/>
        </w:r>
        <w:r w:rsidRPr="00EB62CD">
          <w:rPr>
            <w:rFonts w:asciiTheme="minorHAnsi" w:hAnsiTheme="minorHAnsi"/>
          </w:rPr>
          <w:t xml:space="preserve">.  </w:t>
        </w:r>
      </w:ins>
    </w:p>
    <w:p w14:paraId="73E301E9" w14:textId="77777777" w:rsidR="00B43DA6" w:rsidRPr="00DA16D7" w:rsidRDefault="00B43DA6"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3A95EE4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 xml:space="preserve">ncreased signs of aging, including hunched and scruffy </w:t>
      </w:r>
      <w:r w:rsidR="00D86AFE" w:rsidRPr="00512BF7">
        <w:rPr>
          <w:rFonts w:asciiTheme="minorHAnsi" w:hAnsiTheme="minorHAnsi"/>
        </w:rPr>
        <w:lastRenderedPageBreak/>
        <w:t>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w:t>
      </w:r>
      <w:ins w:id="82" w:author="Snyder, Detrick" w:date="2019-05-22T18:02:00Z">
        <w:r w:rsidR="00134C31">
          <w:rPr>
            <w:rFonts w:asciiTheme="minorHAnsi" w:hAnsiTheme="minorHAnsi"/>
          </w:rPr>
          <w:t>,</w:t>
        </w:r>
      </w:ins>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7B35AAAA"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220AC464" w:rsidR="00207F6B" w:rsidRDefault="001D7AC7" w:rsidP="00EF624B">
      <w:pPr>
        <w:jc w:val="both"/>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dependent</w:t>
      </w:r>
      <w:r w:rsidR="001D06A0">
        <w:rPr>
          <w:rFonts w:asciiTheme="minorHAnsi" w:hAnsiTheme="minorHAnsi"/>
        </w:rPr>
        <w:t>.</w:t>
      </w:r>
      <w:r w:rsidRPr="00F4016C">
        <w:rPr>
          <w:rFonts w:asciiTheme="minorHAnsi" w:hAnsiTheme="minorHAnsi"/>
        </w:rPr>
        <w:t xml:space="preserve"> </w:t>
      </w:r>
      <w:r w:rsidR="001D06A0">
        <w:rPr>
          <w:rFonts w:asciiTheme="minorHAnsi" w:hAnsiTheme="minorHAnsi"/>
        </w:rPr>
        <w:t>We demonstrate</w:t>
      </w:r>
      <w:r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and that this</w:t>
      </w:r>
      <w:r w:rsidR="00543A43" w:rsidRPr="00F4016C">
        <w:rPr>
          <w:rFonts w:asciiTheme="minorHAnsi" w:hAnsiTheme="minorHAnsi"/>
        </w:rPr>
        <w:t xml:space="preserve"> </w:t>
      </w:r>
      <w:r w:rsidR="00207F6B">
        <w:rPr>
          <w:rFonts w:asciiTheme="minorHAnsi" w:hAnsiTheme="minorHAnsi"/>
        </w:rPr>
        <w:t xml:space="preserve">increase in energy expenditure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744D5694" w14:textId="5ABCDC8C" w:rsidR="00636AD6" w:rsidRPr="004E6B1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204C8C">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7,58]"},"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204C8C">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9]"},"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34C31">
        <w:rPr>
          <w:rFonts w:asciiTheme="minorHAnsi" w:hAnsiTheme="minorHAnsi"/>
        </w:rPr>
        <w:t xml:space="preserve"> are treated</w:t>
      </w:r>
      <w:r w:rsidR="0003756B" w:rsidRPr="004E6B13">
        <w:rPr>
          <w:rFonts w:asciiTheme="minorHAnsi" w:hAnsiTheme="minorHAnsi"/>
        </w:rPr>
        <w:t>.</w:t>
      </w:r>
      <w:r w:rsidR="001D06A0" w:rsidRPr="001D06A0">
        <w:rPr>
          <w:rFonts w:asciiTheme="minorHAnsi" w:hAnsiTheme="minorHAnsi"/>
        </w:rPr>
        <w:t xml:space="preserve"> </w:t>
      </w:r>
      <w:r w:rsidR="001D06A0" w:rsidRPr="00C2256A">
        <w:rPr>
          <w:rFonts w:asciiTheme="minorHAnsi" w:hAnsiTheme="minorHAnsi"/>
        </w:rPr>
        <w:t>Transcriptional profiling across species has identified downregulation of mitochondrial genes in skeletal muscle as a common aging signature</w:t>
      </w:r>
      <w:r w:rsidR="001D06A0">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0C7C78">
        <w:rPr>
          <w:rFonts w:ascii="Cambria Math" w:hAnsi="Cambria Math" w:cs="Cambria Math"/>
        </w:rPr>
        <w:instrText>∼</w:instrText>
      </w:r>
      <w:r w:rsidR="000C7C78">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0C7C78">
        <w:rPr>
          <w:rFonts w:ascii="Cambria Math" w:hAnsi="Cambria Math" w:cs="Cambria Math"/>
        </w:rPr>
        <w:instrText>∼</w:instrText>
      </w:r>
      <w:r w:rsidR="000C7C78">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0,61]","plainTextFormattedCitation":"[60,61]","previouslyFormattedCitation":"[60,61]"},"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0,61]</w:t>
      </w:r>
      <w:r w:rsidR="001D06A0">
        <w:rPr>
          <w:rFonts w:asciiTheme="minorHAnsi" w:hAnsiTheme="minorHAnsi"/>
        </w:rPr>
        <w:fldChar w:fldCharType="end"/>
      </w:r>
      <w:r w:rsidR="001D06A0" w:rsidRPr="00C2256A">
        <w:rPr>
          <w:rFonts w:asciiTheme="minorHAnsi" w:hAnsiTheme="minorHAnsi"/>
        </w:rPr>
        <w:t xml:space="preserve">, whereas loss of skeletal muscle mitochondrial function is associated with age-related sarcopenia in </w:t>
      </w:r>
      <w:r w:rsidR="001D06A0" w:rsidRPr="00F7080E">
        <w:rPr>
          <w:rFonts w:asciiTheme="minorHAnsi" w:hAnsiTheme="minorHAnsi"/>
          <w:i/>
        </w:rPr>
        <w:t xml:space="preserve">C. </w:t>
      </w:r>
      <w:proofErr w:type="spellStart"/>
      <w:r w:rsidR="001D06A0" w:rsidRPr="00F7080E">
        <w:rPr>
          <w:rFonts w:asciiTheme="minorHAnsi" w:hAnsiTheme="minorHAnsi"/>
          <w:i/>
        </w:rPr>
        <w:t>elegans</w:t>
      </w:r>
      <w:proofErr w:type="spellEnd"/>
      <w:r w:rsidR="001D06A0" w:rsidRPr="00C2256A">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62,63]","plainTextFormattedCitation":"[62,63]","previouslyFormattedCitation":"[62,63]"},"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2,63]</w:t>
      </w:r>
      <w:r w:rsidR="001D06A0">
        <w:rPr>
          <w:rFonts w:asciiTheme="minorHAnsi" w:hAnsiTheme="minorHAnsi"/>
        </w:rPr>
        <w:fldChar w:fldCharType="end"/>
      </w:r>
      <w:r w:rsidR="003572E1">
        <w:rPr>
          <w:rFonts w:asciiTheme="minorHAnsi" w:hAnsiTheme="minorHAnsi"/>
        </w:rPr>
        <w:t xml:space="preserve"> and mice</w:t>
      </w:r>
      <w:r w:rsidR="001D06A0">
        <w:rPr>
          <w:rFonts w:asciiTheme="minorHAnsi" w:hAnsiTheme="minorHAnsi"/>
        </w:rPr>
        <w:t xml:space="preserve">. </w:t>
      </w:r>
      <w:r w:rsidR="001D06A0" w:rsidRPr="00C2256A">
        <w:rPr>
          <w:rFonts w:asciiTheme="minorHAnsi" w:hAnsiTheme="minorHAnsi"/>
        </w:rPr>
        <w:t xml:space="preserve">Candidate gene studies on aging have implicated genes with important roles in skeletal muscle metabolism, including </w:t>
      </w:r>
      <w:r w:rsidR="001D06A0" w:rsidRPr="00C2256A">
        <w:rPr>
          <w:rFonts w:asciiTheme="minorHAnsi" w:hAnsiTheme="minorHAnsi"/>
          <w:i/>
        </w:rPr>
        <w:t>IGF1R</w:t>
      </w:r>
      <w:r w:rsidR="001D06A0" w:rsidRPr="00C2256A">
        <w:rPr>
          <w:rFonts w:asciiTheme="minorHAnsi" w:hAnsiTheme="minorHAnsi"/>
        </w:rPr>
        <w:t xml:space="preserve">, </w:t>
      </w:r>
      <w:r w:rsidR="001D06A0" w:rsidRPr="00C2256A">
        <w:rPr>
          <w:rFonts w:asciiTheme="minorHAnsi" w:hAnsiTheme="minorHAnsi"/>
          <w:i/>
        </w:rPr>
        <w:t>AKT1</w:t>
      </w:r>
      <w:r w:rsidR="001D06A0" w:rsidRPr="00C2256A">
        <w:rPr>
          <w:rFonts w:asciiTheme="minorHAnsi" w:hAnsiTheme="minorHAnsi"/>
        </w:rPr>
        <w:t xml:space="preserve"> and </w:t>
      </w:r>
      <w:r w:rsidR="001D06A0" w:rsidRPr="00C2256A">
        <w:rPr>
          <w:rFonts w:asciiTheme="minorHAnsi" w:hAnsiTheme="minorHAnsi"/>
          <w:i/>
        </w:rPr>
        <w:t xml:space="preserve">FOXO3A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4,65]","plainTextFormattedCitation":"[64,65]","previouslyFormattedCitation":"[64,65]"},"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4,65]</w:t>
      </w:r>
      <w:r w:rsidR="001D06A0" w:rsidRPr="00C2256A">
        <w:rPr>
          <w:rFonts w:asciiTheme="minorHAnsi" w:hAnsiTheme="minorHAnsi"/>
        </w:rPr>
        <w:fldChar w:fldCharType="end"/>
      </w:r>
      <w:r w:rsidR="001D06A0" w:rsidRPr="00C2256A">
        <w:rPr>
          <w:rFonts w:asciiTheme="minorHAnsi" w:hAnsiTheme="minorHAnsi"/>
        </w:rPr>
        <w:t xml:space="preserve">, genes that are also linked to mTORC1 signaling. In humans, polymorphisms in </w:t>
      </w:r>
      <w:r w:rsidR="001D06A0" w:rsidRPr="00C2256A">
        <w:rPr>
          <w:rFonts w:asciiTheme="minorHAnsi" w:hAnsiTheme="minorHAnsi"/>
          <w:i/>
        </w:rPr>
        <w:t>FOXO3A</w:t>
      </w:r>
      <w:r w:rsidR="001D06A0" w:rsidRPr="00C2256A">
        <w:rPr>
          <w:rFonts w:asciiTheme="minorHAnsi" w:hAnsiTheme="minorHAnsi"/>
        </w:rPr>
        <w:t xml:space="preserve"> have been associated with lengthened lifespan</w:t>
      </w:r>
      <w:r w:rsidR="001D06A0">
        <w:rPr>
          <w:rFonts w:asciiTheme="minorHAnsi" w:hAnsiTheme="minorHAnsi"/>
        </w:rPr>
        <w:t xml:space="preserve">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5–71]","plainTextFormattedCitation":"[65–71]","previouslyFormattedCitation":"[65–71]"},"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5–71]</w:t>
      </w:r>
      <w:r w:rsidR="001D06A0" w:rsidRPr="00C2256A">
        <w:rPr>
          <w:rFonts w:asciiTheme="minorHAnsi" w:hAnsiTheme="minorHAnsi"/>
        </w:rPr>
        <w:fldChar w:fldCharType="end"/>
      </w:r>
      <w:r w:rsidR="001D06A0" w:rsidRPr="00C2256A">
        <w:rPr>
          <w:rFonts w:asciiTheme="minorHAnsi" w:hAnsiTheme="minorHAnsi"/>
        </w:rPr>
        <w:t xml:space="preserve">, whereas both mouse and fruit fly models of </w:t>
      </w:r>
      <w:r w:rsidR="001D06A0" w:rsidRPr="00C2256A">
        <w:rPr>
          <w:rFonts w:asciiTheme="minorHAnsi" w:hAnsiTheme="minorHAnsi"/>
          <w:i/>
        </w:rPr>
        <w:t>FOXO3A</w:t>
      </w:r>
      <w:r w:rsidR="001D06A0" w:rsidRPr="00C2256A">
        <w:rPr>
          <w:rFonts w:asciiTheme="minorHAnsi" w:hAnsiTheme="minorHAnsi"/>
        </w:rPr>
        <w:t xml:space="preserve"> loss of function result in stronger and longer living model organisms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2–74]","plainTextFormattedCitation":"[72–74]","previouslyFormattedCitation":"[72–74]"},"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72–74]</w:t>
      </w:r>
      <w:r w:rsidR="001D06A0" w:rsidRPr="00C2256A">
        <w:rPr>
          <w:rFonts w:asciiTheme="minorHAnsi" w:hAnsiTheme="minorHAnsi"/>
        </w:rPr>
        <w:fldChar w:fldCharType="end"/>
      </w:r>
      <w:r w:rsidR="001D06A0" w:rsidRPr="00C2256A">
        <w:rPr>
          <w:rFonts w:asciiTheme="minorHAnsi" w:hAnsiTheme="minorHAnsi"/>
        </w:rPr>
        <w:t xml:space="preserve">. Indeed, nonagenarians show downregulation of mTOR pathway genes </w:t>
      </w:r>
      <w:r w:rsidR="001D06A0">
        <w:rPr>
          <w:rFonts w:asciiTheme="minorHAnsi" w:hAnsiTheme="minorHAnsi"/>
        </w:rPr>
        <w:fldChar w:fldCharType="begin" w:fldLock="1"/>
      </w:r>
      <w:r w:rsidR="000C7C78">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75]","plainTextFormattedCitation":"[75]","previouslyFormattedCitation":"[75]"},"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5]</w:t>
      </w:r>
      <w:r w:rsidR="001D06A0">
        <w:rPr>
          <w:rFonts w:asciiTheme="minorHAnsi" w:hAnsiTheme="minorHAnsi"/>
        </w:rPr>
        <w:fldChar w:fldCharType="end"/>
      </w:r>
      <w:r w:rsidR="001D06A0" w:rsidRPr="00C2256A">
        <w:rPr>
          <w:rFonts w:asciiTheme="minorHAnsi" w:hAnsiTheme="minorHAnsi"/>
        </w:rPr>
        <w:t>, supporting a role for decreased mTOR signaling in human longevity</w:t>
      </w:r>
      <w:r w:rsidR="001D06A0">
        <w:rPr>
          <w:rFonts w:asciiTheme="minorHAnsi" w:hAnsiTheme="minorHAnsi"/>
        </w:rPr>
        <w:t xml:space="preserve">, whereas in rats, inhibition of mTORC1 via </w:t>
      </w:r>
      <w:proofErr w:type="spellStart"/>
      <w:r w:rsidR="001D06A0">
        <w:rPr>
          <w:rFonts w:asciiTheme="minorHAnsi" w:hAnsiTheme="minorHAnsi"/>
        </w:rPr>
        <w:t>rapalog</w:t>
      </w:r>
      <w:proofErr w:type="spellEnd"/>
      <w:r w:rsidR="001D06A0">
        <w:rPr>
          <w:rFonts w:asciiTheme="minorHAnsi" w:hAnsiTheme="minorHAnsi"/>
        </w:rPr>
        <w:t xml:space="preserve"> treatment ameliorates age-related sarcopenia </w:t>
      </w:r>
      <w:r w:rsidR="001D06A0">
        <w:rPr>
          <w:rFonts w:asciiTheme="minorHAnsi" w:hAnsiTheme="minorHAnsi"/>
        </w:rPr>
        <w:fldChar w:fldCharType="begin" w:fldLock="1"/>
      </w:r>
      <w:r w:rsidR="000C7C78">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76]","plainTextFormattedCitation":"[76]","previouslyFormattedCitation":"[76]"},"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6]</w:t>
      </w:r>
      <w:r w:rsidR="001D06A0">
        <w:rPr>
          <w:rFonts w:asciiTheme="minorHAnsi" w:hAnsiTheme="minorHAnsi"/>
        </w:rPr>
        <w:fldChar w:fldCharType="end"/>
      </w:r>
      <w:r w:rsidR="001D06A0">
        <w:rPr>
          <w:rFonts w:asciiTheme="minorHAnsi" w:hAnsiTheme="minorHAnsi"/>
        </w:rPr>
        <w:t>. Here, we</w:t>
      </w:r>
      <w:r w:rsidR="001D06A0" w:rsidRPr="00D06907">
        <w:t xml:space="preserve"> </w:t>
      </w:r>
      <w:r w:rsidR="001D06A0">
        <w:rPr>
          <w:rFonts w:asciiTheme="minorHAnsi" w:hAnsiTheme="minorHAnsi"/>
        </w:rPr>
        <w:t>show that despite an apparent increase in muscles oxidative phenotype, constituent activation of mTORC1 in skeletal muscle decreases lifespan in mice, a finding in consensus with other models of mTORC1 activation</w:t>
      </w:r>
      <w:r w:rsidR="001D06A0" w:rsidRPr="00256914">
        <w:rPr>
          <w:rFonts w:asciiTheme="minorHAnsi" w:hAnsiTheme="minorHAnsi"/>
        </w:rPr>
        <w:t xml:space="preserve"> </w:t>
      </w:r>
      <w:r w:rsidR="001D06A0" w:rsidRPr="00256914">
        <w:rPr>
          <w:rFonts w:asciiTheme="minorHAnsi" w:hAnsiTheme="minorHAnsi"/>
        </w:rPr>
        <w:fldChar w:fldCharType="begin" w:fldLock="1"/>
      </w:r>
      <w:r w:rsidR="001D06A0">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1D06A0" w:rsidRPr="00256914">
        <w:rPr>
          <w:rFonts w:asciiTheme="minorHAnsi" w:hAnsiTheme="minorHAnsi"/>
        </w:rPr>
        <w:fldChar w:fldCharType="separate"/>
      </w:r>
      <w:r w:rsidR="001D06A0" w:rsidRPr="008C4B08">
        <w:rPr>
          <w:rFonts w:asciiTheme="minorHAnsi" w:hAnsiTheme="minorHAnsi"/>
          <w:noProof/>
        </w:rPr>
        <w:t>[25–27]</w:t>
      </w:r>
      <w:r w:rsidR="001D06A0" w:rsidRPr="00256914">
        <w:rPr>
          <w:rFonts w:asciiTheme="minorHAnsi" w:hAnsiTheme="minorHAnsi"/>
        </w:rPr>
        <w:fldChar w:fldCharType="end"/>
      </w:r>
      <w:r w:rsidR="001D06A0">
        <w:rPr>
          <w:rFonts w:asciiTheme="minorHAnsi" w:hAnsiTheme="minorHAnsi"/>
        </w:rPr>
        <w:t>.</w:t>
      </w:r>
    </w:p>
    <w:p w14:paraId="410E172E" w14:textId="77777777" w:rsidR="000F21C9" w:rsidRPr="00193754" w:rsidRDefault="000F21C9" w:rsidP="00EF624B">
      <w:pPr>
        <w:jc w:val="both"/>
        <w:rPr>
          <w:rFonts w:asciiTheme="minorHAnsi" w:hAnsiTheme="minorHAnsi"/>
        </w:rPr>
      </w:pPr>
    </w:p>
    <w:p w14:paraId="0FAD004F" w14:textId="5C9B6000"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855736">
        <w:rPr>
          <w:rFonts w:asciiTheme="minorHAnsi" w:hAnsiTheme="minorHAnsi"/>
          <w: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the</w:t>
      </w:r>
      <w:r w:rsidR="00855736">
        <w:rPr>
          <w:rFonts w:asciiTheme="minorHAnsi" w:hAnsiTheme="minorHAnsi"/>
        </w:rPr>
        <w:t xml:space="preserve"> </w:t>
      </w:r>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the acute post-exercise</w:t>
      </w:r>
      <w:r w:rsidR="00134C31">
        <w:rPr>
          <w:rFonts w:asciiTheme="minorHAnsi" w:hAnsiTheme="minorHAnsi"/>
        </w:rPr>
        <w:t xml:space="preserve"> </w:t>
      </w:r>
      <w:r w:rsidR="00134C31" w:rsidRPr="00193754">
        <w:rPr>
          <w:rFonts w:asciiTheme="minorHAnsi" w:hAnsiTheme="minorHAnsi"/>
        </w:rPr>
        <w:t>phase</w:t>
      </w:r>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0C7C7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7]","plainTextFormattedCitation":"[77]","previouslyFormattedCitation":"[77]"},"properties":{"noteIndex":0},"schema":"https://github.com/citation-style-language/schema/raw/master/csl-citation.json"}</w:instrText>
      </w:r>
      <w:r w:rsidR="00D80E5F">
        <w:rPr>
          <w:rFonts w:asciiTheme="minorHAnsi" w:hAnsiTheme="minorHAnsi"/>
        </w:rPr>
        <w:fldChar w:fldCharType="separate"/>
      </w:r>
      <w:r w:rsidR="00204C8C" w:rsidRPr="00204C8C">
        <w:rPr>
          <w:rFonts w:asciiTheme="minorHAnsi" w:hAnsiTheme="minorHAnsi"/>
          <w:noProof/>
        </w:rPr>
        <w:t>[77]</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the upregulation of </w:t>
      </w:r>
      <w:r w:rsidR="002134DF" w:rsidRPr="002A4A68">
        <w:rPr>
          <w:rFonts w:asciiTheme="minorHAnsi" w:hAnsiTheme="minorHAnsi"/>
        </w:rPr>
        <w:t xml:space="preserve">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47CC9AB0" w:rsidR="00353CAF" w:rsidRPr="002A4A68" w:rsidRDefault="00353CAF" w:rsidP="00EF624B">
      <w:pPr>
        <w:jc w:val="both"/>
        <w:rPr>
          <w:rFonts w:asciiTheme="minorHAnsi" w:hAnsiTheme="minorHAnsi"/>
        </w:rPr>
      </w:pPr>
    </w:p>
    <w:p w14:paraId="6BBAD6A4" w14:textId="317BF0B3"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0C7C7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8]","plainTextFormattedCitation":"[78]","previouslyFormattedCitation":"[78]"},"properties":{"noteIndex":0},"schema":"https://github.com/citation-style-language/schema/raw/master/csl-citation.json"}</w:instrText>
      </w:r>
      <w:r w:rsidR="004A737E">
        <w:rPr>
          <w:rFonts w:asciiTheme="minorHAnsi" w:hAnsiTheme="minorHAnsi"/>
        </w:rPr>
        <w:fldChar w:fldCharType="separate"/>
      </w:r>
      <w:r w:rsidR="00204C8C" w:rsidRPr="00204C8C">
        <w:rPr>
          <w:rFonts w:asciiTheme="minorHAnsi" w:hAnsiTheme="minorHAnsi"/>
          <w:noProof/>
        </w:rPr>
        <w:t>[78]</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 xml:space="preserve">alter the kinetics of </w:t>
      </w:r>
      <w:commentRangeStart w:id="83"/>
      <w:commentRangeStart w:id="84"/>
      <w:r w:rsidR="00FD2D4C" w:rsidRPr="0098299D">
        <w:rPr>
          <w:rFonts w:asciiTheme="minorHAnsi" w:hAnsiTheme="minorHAnsi"/>
        </w:rPr>
        <w:t>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134C31">
        <w:rPr>
          <w:rFonts w:asciiTheme="minorHAnsi" w:hAnsiTheme="minorHAnsi"/>
        </w:rPr>
        <w:t xml:space="preserve">and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commentRangeEnd w:id="83"/>
      <w:r w:rsidR="0092413D">
        <w:rPr>
          <w:rStyle w:val="CommentReference"/>
          <w:rFonts w:asciiTheme="minorHAnsi" w:hAnsiTheme="minorHAnsi" w:cstheme="minorBidi"/>
        </w:rPr>
        <w:commentReference w:id="83"/>
      </w:r>
      <w:commentRangeEnd w:id="84"/>
      <w:r w:rsidR="00855736">
        <w:rPr>
          <w:rStyle w:val="CommentReference"/>
          <w:rFonts w:asciiTheme="minorHAnsi" w:hAnsiTheme="minorHAnsi" w:cstheme="minorBidi"/>
        </w:rPr>
        <w:commentReference w:id="84"/>
      </w:r>
      <w:r w:rsidR="0098299D">
        <w:rPr>
          <w:rFonts w:asciiTheme="minorHAnsi" w:hAnsiTheme="minorHAnsi"/>
        </w:rPr>
        <w:fldChar w:fldCharType="begin" w:fldLock="1"/>
      </w:r>
      <w:r w:rsidR="000C7C7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9]","plainTextFormattedCitation":"[79]","previouslyFormattedCitation":"[79]"},"properties":{"noteIndex":0},"schema":"https://github.com/citation-style-language/schema/raw/master/csl-citation.json"}</w:instrText>
      </w:r>
      <w:r w:rsidR="0098299D">
        <w:rPr>
          <w:rFonts w:asciiTheme="minorHAnsi" w:hAnsiTheme="minorHAnsi"/>
        </w:rPr>
        <w:fldChar w:fldCharType="separate"/>
      </w:r>
      <w:r w:rsidR="00204C8C" w:rsidRPr="00204C8C">
        <w:rPr>
          <w:rFonts w:asciiTheme="minorHAnsi" w:hAnsiTheme="minorHAnsi"/>
          <w:noProof/>
        </w:rPr>
        <w:t>[79]</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increase</w:t>
      </w:r>
      <w:r w:rsidR="00134C31">
        <w:rPr>
          <w:rFonts w:asciiTheme="minorHAnsi" w:hAnsiTheme="minorHAnsi"/>
        </w:rPr>
        <w:t>d</w:t>
      </w:r>
      <w:r w:rsidR="00D341CE" w:rsidRPr="0098299D">
        <w:rPr>
          <w:rFonts w:asciiTheme="minorHAnsi" w:hAnsiTheme="minorHAnsi"/>
        </w:rPr>
        <w:t xml:space="preserve"> whole-body energy expenditure </w:t>
      </w:r>
      <w:r w:rsidR="00550B32">
        <w:rPr>
          <w:rFonts w:asciiTheme="minorHAnsi" w:hAnsiTheme="minorHAnsi"/>
        </w:rPr>
        <w:t>(</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550B32">
        <w:rPr>
          <w:rFonts w:asciiTheme="minorHAnsi" w:hAnsiTheme="minorHAnsi"/>
        </w:rPr>
        <w:t>)</w:t>
      </w:r>
      <w:r w:rsidR="00A857E8">
        <w:rPr>
          <w:rFonts w:asciiTheme="minorHAnsi" w:hAnsiTheme="minorHAnsi"/>
        </w:rPr>
        <w:t xml:space="preserv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0C7C7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80]","plainTextFormattedCitation":"[53,80]","previouslyFormattedCitation":"[53,80]"},"properties":{"noteIndex":0},"schema":"https://github.com/citation-style-language/schema/raw/master/csl-citation.json"}</w:instrText>
      </w:r>
      <w:r w:rsidR="00353CAF" w:rsidRPr="0098299D">
        <w:rPr>
          <w:rFonts w:asciiTheme="minorHAnsi" w:hAnsiTheme="minorHAnsi"/>
        </w:rPr>
        <w:fldChar w:fldCharType="separate"/>
      </w:r>
      <w:r w:rsidR="00204C8C" w:rsidRPr="00204C8C">
        <w:rPr>
          <w:rFonts w:asciiTheme="minorHAnsi" w:hAnsiTheme="minorHAnsi"/>
          <w:noProof/>
        </w:rPr>
        <w:t>[53,80]</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204C8C">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3–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204C8C">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6]"},"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2658E957"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F72BF3">
        <w:rPr>
          <w:rFonts w:asciiTheme="minorHAnsi" w:hAnsiTheme="minorHAnsi"/>
        </w:rPr>
        <w:fldChar w:fldCharType="separate"/>
      </w:r>
      <w:r w:rsidR="00204C8C" w:rsidRPr="00204C8C">
        <w:rPr>
          <w:rFonts w:asciiTheme="minorHAnsi" w:hAnsiTheme="minorHAnsi"/>
          <w:noProof/>
        </w:rPr>
        <w:t>[81]</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0C7C7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82]","plainTextFormattedCitation":"[82]","previouslyFormattedCitation":"[82]"},"properties":{"noteIndex":0},"schema":"https://github.com/citation-style-language/schema/raw/master/csl-citation.json"}</w:instrText>
      </w:r>
      <w:r w:rsidR="000F72FA">
        <w:rPr>
          <w:rFonts w:asciiTheme="minorHAnsi" w:hAnsiTheme="minorHAnsi"/>
        </w:rPr>
        <w:fldChar w:fldCharType="separate"/>
      </w:r>
      <w:r w:rsidR="00204C8C" w:rsidRPr="00204C8C">
        <w:rPr>
          <w:rFonts w:asciiTheme="minorHAnsi" w:hAnsiTheme="minorHAnsi"/>
          <w:noProof/>
        </w:rPr>
        <w:t>[82]</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0C7C7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83]","plainTextFormattedCitation":"[83]","previouslyFormattedCitation":"[83]"},"properties":{"noteIndex":0},"schema":"https://github.com/citation-style-language/schema/raw/master/csl-citation.json"}</w:instrText>
      </w:r>
      <w:r w:rsidR="00F012B2">
        <w:rPr>
          <w:rFonts w:asciiTheme="minorHAnsi" w:hAnsiTheme="minorHAnsi"/>
        </w:rPr>
        <w:fldChar w:fldCharType="separate"/>
      </w:r>
      <w:r w:rsidR="00204C8C" w:rsidRPr="00204C8C">
        <w:rPr>
          <w:rFonts w:asciiTheme="minorHAnsi" w:hAnsiTheme="minorHAnsi"/>
          <w:noProof/>
        </w:rPr>
        <w:t>[83]</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lastRenderedPageBreak/>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4E98AB0D"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0C7C7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84,85]","plainTextFormattedCitation":"[6,84,85]","previouslyFormattedCitation":"[6,84,85]"},"properties":{"noteIndex":0},"schema":"https://github.com/citation-style-language/schema/raw/master/csl-citation.json"}</w:instrText>
      </w:r>
      <w:r w:rsidRPr="00B21BBD">
        <w:rPr>
          <w:rFonts w:asciiTheme="minorHAnsi" w:hAnsiTheme="minorHAnsi"/>
        </w:rPr>
        <w:fldChar w:fldCharType="separate"/>
      </w:r>
      <w:r w:rsidR="00204C8C" w:rsidRPr="00204C8C">
        <w:rPr>
          <w:rFonts w:asciiTheme="minorHAnsi" w:hAnsiTheme="minorHAnsi"/>
          <w:noProof/>
        </w:rPr>
        <w:t>[6,84,85]</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2A3922">
        <w:rPr>
          <w:rFonts w:asciiTheme="minorHAnsi" w:hAnsiTheme="minorHAnsi"/>
        </w:rPr>
        <w:fldChar w:fldCharType="separate"/>
      </w:r>
      <w:r w:rsidR="00204C8C" w:rsidRPr="00204C8C">
        <w:rPr>
          <w:rFonts w:asciiTheme="minorHAnsi" w:hAnsiTheme="minorHAnsi"/>
          <w:noProof/>
        </w:rPr>
        <w:t>[81]</w:t>
      </w:r>
      <w:r w:rsidR="002A3922">
        <w:rPr>
          <w:rFonts w:asciiTheme="minorHAnsi" w:hAnsiTheme="minorHAnsi"/>
        </w:rPr>
        <w:fldChar w:fldCharType="end"/>
      </w:r>
      <w:r w:rsidR="002A3922">
        <w:rPr>
          <w:rFonts w:asciiTheme="minorHAnsi" w:hAnsiTheme="minorHAnsi"/>
        </w:rPr>
        <w:t>. Similarly, 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86]","plainTextFormattedCitation":"[86]","previouslyFormattedCitation":"[86]"},"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6]</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87]","plainTextFormattedCitation":"[87]","previouslyFormattedCitation":"[87]"},"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7]</w:t>
      </w:r>
      <w:r w:rsidR="002A3922" w:rsidRPr="006816CD">
        <w:rPr>
          <w:rFonts w:asciiTheme="minorHAnsi" w:hAnsiTheme="minorHAnsi"/>
        </w:rPr>
        <w:fldChar w:fldCharType="end"/>
      </w:r>
      <w:r w:rsidR="002A3922" w:rsidRPr="006816CD">
        <w:rPr>
          <w:rFonts w:asciiTheme="minorHAnsi" w:hAnsiTheme="minorHAnsi"/>
        </w:rPr>
        <w:t>.  Increased nutrient uptake, coupled with elevated mitochondria</w:t>
      </w:r>
      <w:r w:rsidR="00132499">
        <w:rPr>
          <w:rFonts w:asciiTheme="minorHAnsi" w:hAnsiTheme="minorHAnsi"/>
        </w:rPr>
        <w:t>l content</w:t>
      </w:r>
      <w:r w:rsidR="002A3922" w:rsidRPr="006816CD">
        <w:rPr>
          <w:rFonts w:asciiTheme="minorHAnsi" w:hAnsiTheme="minorHAnsi"/>
        </w:rPr>
        <w:t xml:space="preserve"> </w:t>
      </w:r>
      <w:r w:rsidR="002A3922">
        <w:rPr>
          <w:rFonts w:asciiTheme="minorHAnsi" w:hAnsiTheme="minorHAnsi"/>
        </w:rPr>
        <w:t>could potentially</w:t>
      </w:r>
      <w:r w:rsidR="002A3922" w:rsidRPr="001D14AE">
        <w:rPr>
          <w:rFonts w:asciiTheme="minorHAnsi" w:hAnsiTheme="minorHAnsi"/>
        </w:rPr>
        <w:t xml:space="preserve"> </w:t>
      </w:r>
      <w:r w:rsidR="00132499">
        <w:rPr>
          <w:rFonts w:asciiTheme="minorHAnsi" w:hAnsiTheme="minorHAnsi"/>
        </w:rPr>
        <w:t>allow for increased</w:t>
      </w:r>
      <w:r w:rsidR="002A3922" w:rsidRPr="006816CD">
        <w:rPr>
          <w:rFonts w:asciiTheme="minorHAnsi" w:hAnsiTheme="minorHAnsi"/>
        </w:rPr>
        <w:t xml:space="preserve"> ATP</w:t>
      </w:r>
      <w:r w:rsidR="00132499">
        <w:rPr>
          <w:rFonts w:asciiTheme="minorHAnsi" w:hAnsiTheme="minorHAnsi"/>
        </w:rPr>
        <w:t xml:space="preserve"> production</w:t>
      </w:r>
      <w:r w:rsidR="002A3922" w:rsidRPr="006816CD">
        <w:rPr>
          <w:rFonts w:asciiTheme="minorHAnsi" w:hAnsiTheme="minorHAnsi"/>
        </w:rPr>
        <w:t xml:space="preserve"> in these cells. As such muscle </w:t>
      </w:r>
      <w:r w:rsidR="00132499">
        <w:rPr>
          <w:rFonts w:asciiTheme="minorHAnsi" w:hAnsiTheme="minorHAnsi"/>
        </w:rPr>
        <w:t xml:space="preserve">from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r w:rsidR="00132499">
        <w:rPr>
          <w:rFonts w:asciiTheme="minorHAnsi" w:hAnsiTheme="minorHAnsi"/>
        </w:rPr>
        <w:t>.</w:t>
      </w:r>
    </w:p>
    <w:p w14:paraId="142E868F" w14:textId="77777777" w:rsidR="002A3922" w:rsidRPr="00F54AD8" w:rsidRDefault="002A3922" w:rsidP="00EF624B">
      <w:pPr>
        <w:jc w:val="both"/>
        <w:rPr>
          <w:rFonts w:asciiTheme="minorHAnsi" w:hAnsiTheme="minorHAnsi"/>
        </w:rPr>
      </w:pPr>
    </w:p>
    <w:p w14:paraId="61B8CF32" w14:textId="226C3EA7" w:rsidR="003745B1" w:rsidRDefault="00905D9A" w:rsidP="00EF624B">
      <w:pPr>
        <w:jc w:val="both"/>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2]"},"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Pr>
          <w:rFonts w:asciiTheme="minorHAnsi" w:hAnsiTheme="minorHAnsi"/>
        </w:rPr>
        <w:t>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w:t>
      </w:r>
      <w:r w:rsidR="00F81C56">
        <w:rPr>
          <w:rFonts w:asciiTheme="minorHAnsi" w:hAnsiTheme="minorHAnsi"/>
        </w:rPr>
        <w:t>energy stress resulting from mitochondrial dysfunction</w:t>
      </w:r>
      <w:r>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376F87C5" w:rsidR="003745B1" w:rsidRPr="000D7DED" w:rsidRDefault="00F81C56" w:rsidP="00EF624B">
      <w:pPr>
        <w:jc w:val="both"/>
        <w:rPr>
          <w:rFonts w:asciiTheme="minorHAnsi" w:hAnsiTheme="minorHAnsi"/>
        </w:rPr>
      </w:pPr>
      <w:r>
        <w:rPr>
          <w:rFonts w:asciiTheme="minorHAnsi" w:hAnsiTheme="minorHAnsi"/>
        </w:rPr>
        <w:t xml:space="preserve">It is worth noting that </w:t>
      </w:r>
      <w:r w:rsidR="00FF1B0C">
        <w:rPr>
          <w:rFonts w:asciiTheme="minorHAnsi" w:hAnsiTheme="minorHAnsi"/>
        </w:rPr>
        <w:t>the</w:t>
      </w:r>
      <w:r>
        <w:rPr>
          <w:rFonts w:asciiTheme="minorHAnsi" w:hAnsiTheme="minorHAnsi"/>
        </w:rPr>
        <w:t xml:space="preserve"> findings </w:t>
      </w:r>
      <w:r w:rsidR="00FF1B0C">
        <w:rPr>
          <w:rFonts w:asciiTheme="minorHAnsi" w:hAnsiTheme="minorHAnsi"/>
        </w:rPr>
        <w:t>we report from our</w:t>
      </w:r>
      <w:r>
        <w:rPr>
          <w:rFonts w:asciiTheme="minorHAnsi" w:hAnsiTheme="minorHAnsi"/>
        </w:rPr>
        <w:t xml:space="preserv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w:t>
      </w:r>
      <w:r w:rsidR="00F0752A">
        <w:rPr>
          <w:rFonts w:asciiTheme="minorHAnsi" w:hAnsiTheme="minorHAnsi"/>
        </w:rPr>
        <w:t>brown adipose tissue</w:t>
      </w:r>
      <w:r w:rsidR="00207F6B" w:rsidRPr="00160141">
        <w:rPr>
          <w:rFonts w:asciiTheme="minorHAnsi" w:hAnsiTheme="minorHAnsi"/>
        </w:rPr>
        <w:t xml:space="preserve">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0C7C7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88]","plainTextFormattedCitation":"[13,35,88]","previouslyFormattedCitation":"[35,88,89]"},"properties":{"noteIndex":0},"schema":"https://github.com/citation-style-language/schema/raw/master/csl-citation.json"}</w:instrText>
      </w:r>
      <w:r w:rsidR="00207F6B" w:rsidRPr="00160141">
        <w:rPr>
          <w:rFonts w:asciiTheme="minorHAnsi" w:hAnsiTheme="minorHAnsi"/>
        </w:rPr>
        <w:fldChar w:fldCharType="separate"/>
      </w:r>
      <w:r w:rsidR="000C7C78" w:rsidRPr="000C7C78">
        <w:rPr>
          <w:rFonts w:asciiTheme="minorHAnsi" w:hAnsiTheme="minorHAnsi"/>
          <w:noProof/>
        </w:rPr>
        <w:t>[13,35,88]</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029CE30A" w14:textId="77777777" w:rsidR="006638A2" w:rsidRPr="000D7DED" w:rsidRDefault="006638A2" w:rsidP="00EF624B">
      <w:pPr>
        <w:jc w:val="both"/>
        <w:rPr>
          <w:rFonts w:asciiTheme="minorHAnsi" w:hAnsiTheme="minorHAnsi"/>
        </w:rPr>
      </w:pPr>
    </w:p>
    <w:p w14:paraId="51329E80" w14:textId="59A1FF82"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w:t>
      </w:r>
      <w:r w:rsidR="00D35BEE">
        <w:rPr>
          <w:rFonts w:asciiTheme="minorHAnsi" w:hAnsiTheme="minorHAnsi"/>
        </w:rPr>
        <w:t xml:space="preserve">total </w:t>
      </w:r>
      <w:r>
        <w:rPr>
          <w:rFonts w:asciiTheme="minorHAnsi" w:hAnsiTheme="minorHAnsi"/>
        </w:rPr>
        <w:t>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sidR="00DE46E7">
        <w:rPr>
          <w:rFonts w:asciiTheme="minorHAnsi" w:hAnsiTheme="minorHAnsi"/>
        </w:rPr>
        <w:t xml:space="preserve">, and point to a role of 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Saltiel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85"/>
      <w:r w:rsidR="001E0A5E" w:rsidRPr="00160141">
        <w:rPr>
          <w:rFonts w:asciiTheme="minorHAnsi" w:hAnsiTheme="minorHAnsi"/>
        </w:rPr>
        <w:t xml:space="preserve">XXXX </w:t>
      </w:r>
      <w:commentRangeEnd w:id="85"/>
      <w:r w:rsidR="00E22913" w:rsidRPr="00160141">
        <w:rPr>
          <w:rStyle w:val="CommentReference"/>
          <w:rFonts w:asciiTheme="minorHAnsi" w:hAnsiTheme="minorHAnsi"/>
        </w:rPr>
        <w:commentReference w:id="85"/>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052F0014" w14:textId="23A2BA99" w:rsidR="000C7C78" w:rsidRPr="000C7C78" w:rsidRDefault="00871236" w:rsidP="000C7C78">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0C7C78" w:rsidRPr="000C7C78">
        <w:rPr>
          <w:rFonts w:ascii="Garamond" w:hAnsi="Garamond"/>
          <w:noProof/>
        </w:rPr>
        <w:t>[1]</w:t>
      </w:r>
      <w:r w:rsidR="000C7C78" w:rsidRPr="000C7C78">
        <w:rPr>
          <w:rFonts w:ascii="Garamond" w:hAnsi="Garamond"/>
          <w:noProof/>
        </w:rPr>
        <w:tab/>
        <w:t>World Health Organization., 2013. Obesity and Overweight. http://www.who.int/mediacentre/factsheets/fs311/en/.</w:t>
      </w:r>
    </w:p>
    <w:p w14:paraId="77229F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de-DE"/>
          <w:rPrChange w:id="86" w:author="Snyder, Detrick" w:date="2019-06-03T10:31:00Z">
            <w:rPr>
              <w:rFonts w:ascii="Garamond" w:hAnsi="Garamond"/>
            </w:rPr>
          </w:rPrChange>
        </w:rPr>
        <w:t>[2]</w:t>
      </w:r>
      <w:r w:rsidRPr="0072439B">
        <w:rPr>
          <w:rFonts w:ascii="Garamond" w:hAnsi="Garamond"/>
          <w:lang w:val="de-DE"/>
          <w:rPrChange w:id="87" w:author="Snyder, Detrick" w:date="2019-06-03T10:31:00Z">
            <w:rPr>
              <w:rFonts w:ascii="Garamond" w:hAnsi="Garamond"/>
            </w:rPr>
          </w:rPrChange>
        </w:rPr>
        <w:tab/>
        <w:t xml:space="preserve">Leibel, R.L., Hirsch, J., 1984. </w:t>
      </w:r>
      <w:r w:rsidRPr="000C7C78">
        <w:rPr>
          <w:rFonts w:ascii="Garamond" w:hAnsi="Garamond"/>
          <w:noProof/>
        </w:rPr>
        <w:t>Diminished energy requirements in reduced-obese patients. Metabolism 33(2): 164–70, Doi: 10.1016/0026-0495(84)90130-6.</w:t>
      </w:r>
    </w:p>
    <w:p w14:paraId="0652F5A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w:t>
      </w:r>
      <w:r w:rsidRPr="000C7C78">
        <w:rPr>
          <w:rFonts w:ascii="Garamond" w:hAnsi="Garamond"/>
          <w:noProof/>
        </w:rPr>
        <w:tab/>
        <w:t>Leibel, R.L., Rosenbaum, M., Hirsch, J., 1995. Changes in energy expenditure resulting from altered body weight. The New England Journal of Medicine 332(10): 621–8, Doi: 10.1056/NEJM199503093321001.</w:t>
      </w:r>
    </w:p>
    <w:p w14:paraId="37A7B0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w:t>
      </w:r>
      <w:r w:rsidRPr="000C7C78">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3718257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88" w:author="Snyder, Detrick" w:date="2019-06-03T10:31:00Z">
            <w:rPr>
              <w:rFonts w:ascii="Garamond" w:hAnsi="Garamond"/>
            </w:rPr>
          </w:rPrChange>
        </w:rPr>
        <w:t>[5]</w:t>
      </w:r>
      <w:r w:rsidRPr="0072439B">
        <w:rPr>
          <w:rFonts w:ascii="Garamond" w:hAnsi="Garamond"/>
          <w:lang w:val="it-IT"/>
          <w:rPrChange w:id="89" w:author="Snyder, Detrick" w:date="2019-06-03T10:31:00Z">
            <w:rPr>
              <w:rFonts w:ascii="Garamond" w:hAnsi="Garamond"/>
            </w:rPr>
          </w:rPrChange>
        </w:rPr>
        <w:tab/>
        <w:t xml:space="preserve">Guridi, M., Kupr, B., Romanino, K., Lin, S., Falcetta, D., Tintignac, L., et al., 2016. </w:t>
      </w:r>
      <w:r w:rsidRPr="000C7C78">
        <w:rPr>
          <w:rFonts w:ascii="Garamond" w:hAnsi="Garamond"/>
          <w:noProof/>
        </w:rPr>
        <w:t>Alterations to mTORC1 signaling in the skeletal muscle differentially affect whole-body metabolism. Skeletal Muscle 6(1): 13, Doi: 10.1186/s13395-016-0084-8.</w:t>
      </w:r>
    </w:p>
    <w:p w14:paraId="3462909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w:t>
      </w:r>
      <w:r w:rsidRPr="000C7C78">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4452A1F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7]</w:t>
      </w:r>
      <w:r w:rsidRPr="000C7C7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311C4CC9"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w:t>
      </w:r>
      <w:r w:rsidRPr="000C7C78">
        <w:rPr>
          <w:rFonts w:ascii="Garamond" w:hAnsi="Garamond"/>
          <w:noProof/>
        </w:rPr>
        <w:tab/>
        <w:t>Tran, C.M., Mukherjee, S., Ye, L., Frederick, D.W., Kissig, M., Davis, J.G., et al., 2016. Rapamycin blocks induction of the thermogenic program in white adipose tissue. Diabetes 65(April 2015): 1–35, Doi: 10.2337/db15-0502.</w:t>
      </w:r>
    </w:p>
    <w:p w14:paraId="25BA7C8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9]</w:t>
      </w:r>
      <w:r w:rsidRPr="000C7C78">
        <w:rPr>
          <w:rFonts w:ascii="Garamond" w:hAnsi="Garamond"/>
          <w:noProof/>
        </w:rPr>
        <w:tab/>
        <w:t>Efeyan, A., Comb, W.C., Sabatini, D.M., 2015. Nutrient-sensing mechanisms and pathways. Nature 517(7534): 302–10, Doi: 10.1038/nature14190.</w:t>
      </w:r>
    </w:p>
    <w:p w14:paraId="7E47579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0]</w:t>
      </w:r>
      <w:r w:rsidRPr="000C7C78">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11F96B2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1]</w:t>
      </w:r>
      <w:r w:rsidRPr="000C7C7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890320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2]</w:t>
      </w:r>
      <w:r w:rsidRPr="000C7C7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EDAEF6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3]</w:t>
      </w:r>
      <w:r w:rsidRPr="000C7C78">
        <w:rPr>
          <w:rFonts w:ascii="Garamond" w:hAnsi="Garamond"/>
          <w:noProof/>
        </w:rPr>
        <w:tab/>
        <w:t>Lu, B., Bridges, D., Yang, Y., Fisher, K., Cheng, A., Chang, L., et al., 2014. Metabolic crosstalk: molecular links between glycogen and lipid metabolism in obesity. Diabetes 63(9): 2935–48, Doi: 10.2337/db13-1531.</w:t>
      </w:r>
    </w:p>
    <w:p w14:paraId="701E641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4]</w:t>
      </w:r>
      <w:r w:rsidRPr="000C7C78">
        <w:rPr>
          <w:rFonts w:ascii="Garamond" w:hAnsi="Garamond"/>
          <w:noProof/>
        </w:rPr>
        <w:tab/>
        <w:t>Zhang, H.H., Huang, J., Düvel, K., Boback, B., Wu, S., Squillace, R.M., et al., 2009. Insulin stimulates adipogenesis through the Akt-TSC2-mTORC1 pathway. PloS One 4(7): e6189, Doi: 10.1371/journal.pone.0006189.</w:t>
      </w:r>
    </w:p>
    <w:p w14:paraId="58F25F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5]</w:t>
      </w:r>
      <w:r w:rsidRPr="000C7C78">
        <w:rPr>
          <w:rFonts w:ascii="Garamond" w:hAnsi="Garamond"/>
          <w:noProof/>
        </w:rPr>
        <w:tab/>
        <w:t>Hatfield, I., Harvey, I., Yates, E.R., Redd, J.R., Reiter, L.T., Bridges, D., 2015. The role of TORC1 in muscle development in Drosophila. Scientific Reports 5: 9676, Doi: 10.1038/srep09676.</w:t>
      </w:r>
    </w:p>
    <w:p w14:paraId="6547BF71"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6]</w:t>
      </w:r>
      <w:r w:rsidRPr="000C7C78">
        <w:rPr>
          <w:rFonts w:ascii="Garamond" w:hAnsi="Garamond"/>
          <w:noProof/>
        </w:rPr>
        <w:tab/>
        <w:t>Erbay, E., Chen, J., 2001. The mammalian target of rapamycin regulates C2C12 myogenesis via a kinase-independent mechanism. The Journal of Biological Chemistry 276(39): 36079–82, Doi: 10.1074/jbc.C100406200.</w:t>
      </w:r>
    </w:p>
    <w:p w14:paraId="0C8846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7]</w:t>
      </w:r>
      <w:r w:rsidRPr="000C7C78">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63050D9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8]</w:t>
      </w:r>
      <w:r w:rsidRPr="000C7C78">
        <w:rPr>
          <w:rFonts w:ascii="Garamond" w:hAnsi="Garamond"/>
          <w:noProof/>
        </w:rPr>
        <w:tab/>
        <w:t>DeFronzo, R.A., Ferrannini, E., Sato, Y., Felig, P., Wahren, J., 1981. Synergistic interaction between exercise and insulin on peripheral glucose uptake. The Journal of Clinical Investigation 68(6): 1468–74.</w:t>
      </w:r>
    </w:p>
    <w:p w14:paraId="53E72E1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9]</w:t>
      </w:r>
      <w:r w:rsidRPr="000C7C78">
        <w:rPr>
          <w:rFonts w:ascii="Garamond" w:hAnsi="Garamond"/>
          <w:noProof/>
        </w:rPr>
        <w:tab/>
        <w:t>Rolfe, D.F., Brown, G.C., 1997. Cellular energy utilization and molecular origin of standard metabolic rate in mammals. Physiological Reviews 77(3): 731–58.</w:t>
      </w:r>
    </w:p>
    <w:p w14:paraId="66DF6F09"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it-IT"/>
          <w:rPrChange w:id="90" w:author="Snyder, Detrick" w:date="2019-06-03T10:31:00Z">
            <w:rPr>
              <w:rFonts w:ascii="Garamond" w:hAnsi="Garamond"/>
            </w:rPr>
          </w:rPrChange>
        </w:rPr>
      </w:pPr>
      <w:r w:rsidRPr="000C7C78">
        <w:rPr>
          <w:rFonts w:ascii="Garamond" w:hAnsi="Garamond"/>
          <w:noProof/>
        </w:rPr>
        <w:t>[20]</w:t>
      </w:r>
      <w:r w:rsidRPr="000C7C78">
        <w:rPr>
          <w:rFonts w:ascii="Garamond" w:hAnsi="Garamond"/>
          <w:noProof/>
        </w:rPr>
        <w:tab/>
        <w:t xml:space="preserve">Bentzinger, C.F., Lin, S., Romanino, K., Castets, P., Guridi, M., Summermatter, S., et al., 2013. Differential response of skeletal muscles to mTORC1 signaling during atrophy and hypertrophy. </w:t>
      </w:r>
      <w:r w:rsidRPr="0072439B">
        <w:rPr>
          <w:rFonts w:ascii="Garamond" w:hAnsi="Garamond"/>
          <w:lang w:val="it-IT"/>
          <w:rPrChange w:id="91" w:author="Snyder, Detrick" w:date="2019-06-03T10:31:00Z">
            <w:rPr>
              <w:rFonts w:ascii="Garamond" w:hAnsi="Garamond"/>
            </w:rPr>
          </w:rPrChange>
        </w:rPr>
        <w:t>Skeletal Muscle 3(1): 6, Doi: 10.1186/2044-5040-3-6.</w:t>
      </w:r>
    </w:p>
    <w:p w14:paraId="24B387D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92" w:author="Snyder, Detrick" w:date="2019-06-03T10:31:00Z">
            <w:rPr>
              <w:rFonts w:ascii="Garamond" w:hAnsi="Garamond"/>
            </w:rPr>
          </w:rPrChange>
        </w:rPr>
        <w:lastRenderedPageBreak/>
        <w:t>[21]</w:t>
      </w:r>
      <w:r w:rsidRPr="0072439B">
        <w:rPr>
          <w:rFonts w:ascii="Garamond" w:hAnsi="Garamond"/>
          <w:lang w:val="it-IT"/>
          <w:rPrChange w:id="93" w:author="Snyder, Detrick" w:date="2019-06-03T10:31:00Z">
            <w:rPr>
              <w:rFonts w:ascii="Garamond" w:hAnsi="Garamond"/>
            </w:rPr>
          </w:rPrChange>
        </w:rPr>
        <w:tab/>
        <w:t xml:space="preserve">Castets, P., Lin, S., Rion, N., Di Fulvio, S., Romanino, K., Guridi, M., et al., 2013. </w:t>
      </w:r>
      <w:r w:rsidRPr="000C7C78">
        <w:rPr>
          <w:rFonts w:ascii="Garamond" w:hAnsi="Garamond"/>
          <w:noProof/>
        </w:rPr>
        <w:t>Sustained activation of mTORC1 in skeletal muscle inhibits constitutive and starvation-induced autophagy and causes a severe, late-onset myopathy. Cell Metabolism 17(5): 731–44, Doi: 10.1016/j.cmet.2013.03.015.</w:t>
      </w:r>
    </w:p>
    <w:p w14:paraId="166ECED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2]</w:t>
      </w:r>
      <w:r w:rsidRPr="000C7C7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403085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3]</w:t>
      </w:r>
      <w:r w:rsidRPr="000C7C7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7363EEC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4]</w:t>
      </w:r>
      <w:r w:rsidRPr="000C7C7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BCD690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5]</w:t>
      </w:r>
      <w:r w:rsidRPr="000C7C7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7243AFE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6]</w:t>
      </w:r>
      <w:r w:rsidRPr="000C7C78">
        <w:rPr>
          <w:rFonts w:ascii="Garamond" w:hAnsi="Garamond"/>
          <w:noProof/>
        </w:rPr>
        <w:tab/>
        <w:t>Harrison, D.E., Strong, R., Sharp, Z.D., Nelson, J.F., Astle, C.M., Flurkey, K., et al., 2009. Rapamycin fed late in life extends lifespan in genetically heterogeneous mice. Nature 460(7253): 392–5, Doi: 10.1038/nature08221.</w:t>
      </w:r>
    </w:p>
    <w:p w14:paraId="29C0E4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7]</w:t>
      </w:r>
      <w:r w:rsidRPr="000C7C7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68022ED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8]</w:t>
      </w:r>
      <w:r w:rsidRPr="000C7C78">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6CCC1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9]</w:t>
      </w:r>
      <w:r w:rsidRPr="000C7C7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82951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0]</w:t>
      </w:r>
      <w:r w:rsidRPr="000C7C78">
        <w:rPr>
          <w:rFonts w:ascii="Garamond" w:hAnsi="Garamond"/>
          <w:noProof/>
        </w:rPr>
        <w:tab/>
        <w:t>Sasaki, H., Kasagi, F., Yamada, M., Fujita, S., 2007. Grip strength predicts cause-specific mortality in middle-aged and elderly persons. The American Journal of Medicine 120(4): 337–42, Doi: 10.1016/j.amjmed.2006.04.018.</w:t>
      </w:r>
    </w:p>
    <w:p w14:paraId="143405A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1]</w:t>
      </w:r>
      <w:r w:rsidRPr="000C7C78">
        <w:rPr>
          <w:rFonts w:ascii="Garamond" w:hAnsi="Garamond"/>
          <w:noProof/>
        </w:rPr>
        <w:tab/>
        <w:t>Gale, C.R., Martyn, C.N., Cooper, C., Sayer, A.A., 2007. Grip strength, body composition, and mortality. International Journal of Epidemiology 36(1): 228–35, Doi: 10.1093/ije/dyl224.</w:t>
      </w:r>
    </w:p>
    <w:p w14:paraId="2ACAC6B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2]</w:t>
      </w:r>
      <w:r w:rsidRPr="000C7C78">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0373B6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3]</w:t>
      </w:r>
      <w:r w:rsidRPr="000C7C78">
        <w:rPr>
          <w:rFonts w:ascii="Garamond" w:hAnsi="Garamond"/>
          <w:noProof/>
        </w:rPr>
        <w:tab/>
        <w:t xml:space="preserve">Metter, E.J., Talbot, L. a., Schrager, M., Conwit, R., 2002. Skeletal muscle strength as a predictor of all-cause mortality in healthy men. The Journals of Gerontology. Series </w:t>
      </w:r>
      <w:r w:rsidRPr="000C7C78">
        <w:rPr>
          <w:rFonts w:ascii="Garamond" w:hAnsi="Garamond"/>
          <w:noProof/>
        </w:rPr>
        <w:lastRenderedPageBreak/>
        <w:t>A, Biological Sciences and Medical Sciences 57(10): B359–65, Doi: 10.1093/gerona/57.10.B359.</w:t>
      </w:r>
    </w:p>
    <w:p w14:paraId="21EE59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4]</w:t>
      </w:r>
      <w:r w:rsidRPr="000C7C7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4FE8716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5]</w:t>
      </w:r>
      <w:r w:rsidRPr="000C7C7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235249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6]</w:t>
      </w:r>
      <w:r w:rsidRPr="000C7C78">
        <w:rPr>
          <w:rFonts w:ascii="Garamond" w:hAnsi="Garamond"/>
          <w:noProof/>
        </w:rPr>
        <w:tab/>
        <w:t>Tschöp, M.H., Speakman, J.R., Arch, J.R.S., Auwerx, J., Brüning, J.C.C., Chan, L., et al., 2011. A guide to analysis of mouse energy metabolism. Nature Methods 9(1): 57–63, Doi: 10.1038/nmeth.1806.</w:t>
      </w:r>
    </w:p>
    <w:p w14:paraId="26CBC43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7]</w:t>
      </w:r>
      <w:r w:rsidRPr="000C7C78">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7232396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sv-SE"/>
          <w:rPrChange w:id="94" w:author="Snyder, Detrick" w:date="2019-06-03T10:31:00Z">
            <w:rPr>
              <w:rFonts w:ascii="Garamond" w:hAnsi="Garamond"/>
            </w:rPr>
          </w:rPrChange>
        </w:rPr>
        <w:t>[38]</w:t>
      </w:r>
      <w:r w:rsidRPr="0072439B">
        <w:rPr>
          <w:rFonts w:ascii="Garamond" w:hAnsi="Garamond"/>
          <w:lang w:val="sv-SE"/>
          <w:rPrChange w:id="95" w:author="Snyder, Detrick" w:date="2019-06-03T10:31:00Z">
            <w:rPr>
              <w:rFonts w:ascii="Garamond" w:hAnsi="Garamond"/>
            </w:rPr>
          </w:rPrChange>
        </w:rPr>
        <w:tab/>
        <w:t xml:space="preserve">Kim, D., Pertea, G., Trapnell, C., Pimentel, H., Kelley, R., Salzberg, S.L., 2013. </w:t>
      </w:r>
      <w:r w:rsidRPr="000C7C78">
        <w:rPr>
          <w:rFonts w:ascii="Garamond" w:hAnsi="Garamond"/>
          <w:noProof/>
        </w:rPr>
        <w:t>TopHat2: accurate alignment of transcriptomes in the presence of insertions, deletions and gene fusions. Genome Biology 14(4): R36, Doi: 10.1186/gb-2013-14-4-r36.</w:t>
      </w:r>
    </w:p>
    <w:p w14:paraId="0BD2228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9]</w:t>
      </w:r>
      <w:r w:rsidRPr="000C7C78">
        <w:rPr>
          <w:rFonts w:ascii="Garamond" w:hAnsi="Garamond"/>
          <w:noProof/>
        </w:rPr>
        <w:tab/>
        <w:t>Langmead, B., Trapnell, C., Pop, M., Salzberg, S.L., 2009. Ultrafast and memory-efficient alignment of short DNA sequences to the human genome. Genome Biology 10(3): R25, Doi: 10.1186/gb-2009-10-3-r25.</w:t>
      </w:r>
    </w:p>
    <w:p w14:paraId="178463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0]</w:t>
      </w:r>
      <w:r w:rsidRPr="000C7C78">
        <w:rPr>
          <w:rFonts w:ascii="Garamond" w:hAnsi="Garamond"/>
          <w:noProof/>
        </w:rPr>
        <w:tab/>
        <w:t>Anders, S., Pyl, P.T., Huber, W., 2015. HTSeq-A Python framework to work with high-throughput sequencing data. Bioinformatics 31(2): 166–9, Doi: 10.1093/bioinformatics/btu638.</w:t>
      </w:r>
    </w:p>
    <w:p w14:paraId="4CDC802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1]</w:t>
      </w:r>
      <w:r w:rsidRPr="000C7C78">
        <w:rPr>
          <w:rFonts w:ascii="Garamond" w:hAnsi="Garamond"/>
          <w:noProof/>
        </w:rPr>
        <w:tab/>
        <w:t>Love, M.I., Huber, W., Anders, S., 2014. Moderated estimation of fold change and dispersion for RNA-seq data with DESeq2. Genome Biology 15(12): 550, Doi: 10.1186/s13059-014-0550-8.</w:t>
      </w:r>
    </w:p>
    <w:p w14:paraId="422DE9E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2]</w:t>
      </w:r>
      <w:r w:rsidRPr="000C7C78">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76724B0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3]</w:t>
      </w:r>
      <w:r w:rsidRPr="000C7C78">
        <w:rPr>
          <w:rFonts w:ascii="Garamond" w:hAnsi="Garamond"/>
          <w:noProof/>
        </w:rPr>
        <w:tab/>
        <w:t>Liberzon, A., Subramanian, A., Pinchback, R., Thorvaldsdóttir, H., Tamayo, P., Mesirov, J.P., 2011. Molecular signatures database (MSigDB) 3.0. Bioinformatics 27(12): 1739–40, Doi: 10.1093/bioinformatics/btr260.</w:t>
      </w:r>
    </w:p>
    <w:p w14:paraId="19B55A2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4]</w:t>
      </w:r>
      <w:r w:rsidRPr="000C7C7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D4F974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5]</w:t>
      </w:r>
      <w:r w:rsidRPr="000C7C78">
        <w:rPr>
          <w:rFonts w:ascii="Garamond" w:hAnsi="Garamond"/>
          <w:noProof/>
        </w:rPr>
        <w:tab/>
        <w:t>R Core Team., 2013. R: A Language and Environment for Statistical Computing.</w:t>
      </w:r>
    </w:p>
    <w:p w14:paraId="516C53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de-DE"/>
          <w:rPrChange w:id="96" w:author="Snyder, Detrick" w:date="2019-06-03T10:31:00Z">
            <w:rPr>
              <w:rFonts w:ascii="Garamond" w:hAnsi="Garamond"/>
            </w:rPr>
          </w:rPrChange>
        </w:rPr>
        <w:t>[46]</w:t>
      </w:r>
      <w:r w:rsidRPr="0072439B">
        <w:rPr>
          <w:rFonts w:ascii="Garamond" w:hAnsi="Garamond"/>
          <w:lang w:val="de-DE"/>
          <w:rPrChange w:id="97" w:author="Snyder, Detrick" w:date="2019-06-03T10:31:00Z">
            <w:rPr>
              <w:rFonts w:ascii="Garamond" w:hAnsi="Garamond"/>
            </w:rPr>
          </w:rPrChange>
        </w:rPr>
        <w:tab/>
        <w:t xml:space="preserve">Bates, D.M., Mächler, M., Bolker, B., Walker, S., 2014. </w:t>
      </w:r>
      <w:r w:rsidRPr="000C7C78">
        <w:rPr>
          <w:rFonts w:ascii="Garamond" w:hAnsi="Garamond"/>
          <w:noProof/>
        </w:rPr>
        <w:t xml:space="preserve">Fitting Linear Mixed-Effects </w:t>
      </w:r>
      <w:r w:rsidRPr="000C7C78">
        <w:rPr>
          <w:rFonts w:ascii="Garamond" w:hAnsi="Garamond"/>
          <w:noProof/>
        </w:rPr>
        <w:lastRenderedPageBreak/>
        <w:t>Models using lme4. ArXiv 1406.5823: 1–51.</w:t>
      </w:r>
    </w:p>
    <w:p w14:paraId="43D47F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7]</w:t>
      </w:r>
      <w:r w:rsidRPr="000C7C78">
        <w:rPr>
          <w:rFonts w:ascii="Garamond" w:hAnsi="Garamond"/>
          <w:noProof/>
        </w:rPr>
        <w:tab/>
        <w:t>Therneau, T.M., Grambsch, P.M., 2000. Modeling Survival Data: Extending the Cox Model. New York, NY: Springer New York.</w:t>
      </w:r>
    </w:p>
    <w:p w14:paraId="4A1ED5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8]</w:t>
      </w:r>
      <w:r w:rsidRPr="000C7C78">
        <w:rPr>
          <w:rFonts w:ascii="Garamond" w:hAnsi="Garamond"/>
          <w:noProof/>
        </w:rPr>
        <w:tab/>
        <w:t>Therneau, T., 2012. A Package for Survival Analysis in S. R package version. Survival.</w:t>
      </w:r>
    </w:p>
    <w:p w14:paraId="1BF85E3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9]</w:t>
      </w:r>
      <w:r w:rsidRPr="000C7C78">
        <w:rPr>
          <w:rFonts w:ascii="Garamond" w:hAnsi="Garamond"/>
          <w:noProof/>
        </w:rPr>
        <w:tab/>
        <w:t>Benjamini, Y., Hochberg, Y., 1995. Controlling the False Discovery Rate: A Practical and Powerful Approach to Multiple Testing. Journal of the Royal Statistical Society. Series B 57(1): 289–300.</w:t>
      </w:r>
    </w:p>
    <w:p w14:paraId="2243FE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0]</w:t>
      </w:r>
      <w:r w:rsidRPr="000C7C78">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585C67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1]</w:t>
      </w:r>
      <w:r w:rsidRPr="000C7C7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181B95A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2]</w:t>
      </w:r>
      <w:r w:rsidRPr="000C7C78">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7548FA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3]</w:t>
      </w:r>
      <w:r w:rsidRPr="000C7C78">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BAC36D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4]</w:t>
      </w:r>
      <w:r w:rsidRPr="000C7C7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68C0590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5]</w:t>
      </w:r>
      <w:r w:rsidRPr="000C7C7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36243E9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6]</w:t>
      </w:r>
      <w:r w:rsidRPr="000C7C78">
        <w:rPr>
          <w:rFonts w:ascii="Garamond" w:hAnsi="Garamond"/>
          <w:noProof/>
        </w:rPr>
        <w:tab/>
        <w:t>Maurya, S.K., Periasamy, M., 2015. Sarcolipin is a novel regulator of muscle metabolism and obesity. Pharmacological Research 102: 270–5, Doi: 10.1016/j.phrs.2015.10.020.</w:t>
      </w:r>
    </w:p>
    <w:p w14:paraId="27828A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7]</w:t>
      </w:r>
      <w:r w:rsidRPr="000C7C78">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561050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8]</w:t>
      </w:r>
      <w:r w:rsidRPr="000C7C78">
        <w:rPr>
          <w:rFonts w:ascii="Garamond" w:hAnsi="Garamond"/>
          <w:noProof/>
        </w:rPr>
        <w:tab/>
        <w:t>Fiatarone, M.A., 1990. High-Intensity Strength Training in Nonagenarians. JAMA 263(22): 3029, Doi: 10.1001/jama.1990.03440220053029.</w:t>
      </w:r>
    </w:p>
    <w:p w14:paraId="4ADE6D3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9]</w:t>
      </w:r>
      <w:r w:rsidRPr="000C7C78">
        <w:rPr>
          <w:rFonts w:ascii="Garamond" w:hAnsi="Garamond"/>
          <w:noProof/>
        </w:rPr>
        <w:tab/>
        <w:t>Zurlo, F., Larson, K., Bogardus, C., Ravussin, E., 1990. Skeletal muscle metabolism is a major determinant of resting energy expenditure. Journal of Clinical Investigation 86(5): 1423.</w:t>
      </w:r>
    </w:p>
    <w:p w14:paraId="5211649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0]</w:t>
      </w:r>
      <w:r w:rsidRPr="000C7C78">
        <w:rPr>
          <w:rFonts w:ascii="Garamond" w:hAnsi="Garamond"/>
          <w:noProof/>
        </w:rPr>
        <w:tab/>
        <w:t xml:space="preserve">Zahn, J.M., Sonu, R., Vogel, H., Crane, E., Mazan-Mamczarz, K., Rabkin, R., et al., 2006. Transcriptional profiling of aging in human muscle reveals a common aging </w:t>
      </w:r>
      <w:r w:rsidRPr="000C7C78">
        <w:rPr>
          <w:rFonts w:ascii="Garamond" w:hAnsi="Garamond"/>
          <w:noProof/>
        </w:rPr>
        <w:lastRenderedPageBreak/>
        <w:t>signature. PLoS Genetics 2(7): 1058–69, Doi: 10.1371/journal.pgen.0020115.</w:t>
      </w:r>
    </w:p>
    <w:p w14:paraId="004C23B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1]</w:t>
      </w:r>
      <w:r w:rsidRPr="000C7C78">
        <w:rPr>
          <w:rFonts w:ascii="Garamond" w:hAnsi="Garamond"/>
          <w:noProof/>
        </w:rPr>
        <w:tab/>
        <w:t>Phillips, B.E., Williams, J.P., Gustafsson, T., Bouchard, C., Rankinen, T., Knudsen, S., et al., 2013. Molecular Networks of Human Muscle Adaptation to Exercise and Age. PLoS Genetics 9(3), Doi: 10.1371/journal.pgen.1003389.</w:t>
      </w:r>
    </w:p>
    <w:p w14:paraId="0402BB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2]</w:t>
      </w:r>
      <w:r w:rsidRPr="000C7C78">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77DE562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3]</w:t>
      </w:r>
      <w:r w:rsidRPr="000C7C78">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279B74B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4]</w:t>
      </w:r>
      <w:r w:rsidRPr="000C7C7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11DA39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5]</w:t>
      </w:r>
      <w:r w:rsidRPr="000C7C7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7BD3F8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6]</w:t>
      </w:r>
      <w:r w:rsidRPr="000C7C78">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DE807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7]</w:t>
      </w:r>
      <w:r w:rsidRPr="000C7C78">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196BAF5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8]</w:t>
      </w:r>
      <w:r w:rsidRPr="000C7C7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3319A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9]</w:t>
      </w:r>
      <w:r w:rsidRPr="000C7C7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107E0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0]</w:t>
      </w:r>
      <w:r w:rsidRPr="000C7C78">
        <w:rPr>
          <w:rFonts w:ascii="Garamond" w:hAnsi="Garamond"/>
          <w:noProof/>
        </w:rPr>
        <w:tab/>
        <w:t>Li, Y., Wang, W.J., Cao, H., Lu, J., Wu, C., Hu, F.Y., et al., 2009. Genetic association of FOXO1A and FOXO3A with longevity trait in Han Chinese populations. Human Molecular Genetics 18(24): 4897–904, Doi: 10.1093/hmg/ddp459.</w:t>
      </w:r>
    </w:p>
    <w:p w14:paraId="1638851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1]</w:t>
      </w:r>
      <w:r w:rsidRPr="000C7C78">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155B91E"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fr-FR"/>
          <w:rPrChange w:id="98" w:author="Snyder, Detrick" w:date="2019-06-03T10:31:00Z">
            <w:rPr>
              <w:rFonts w:ascii="Garamond" w:hAnsi="Garamond"/>
            </w:rPr>
          </w:rPrChange>
        </w:rPr>
      </w:pPr>
      <w:r w:rsidRPr="000C7C78">
        <w:rPr>
          <w:rFonts w:ascii="Garamond" w:hAnsi="Garamond"/>
          <w:noProof/>
        </w:rPr>
        <w:t>[72]</w:t>
      </w:r>
      <w:r w:rsidRPr="000C7C78">
        <w:rPr>
          <w:rFonts w:ascii="Garamond" w:hAnsi="Garamond"/>
          <w:noProof/>
        </w:rPr>
        <w:tab/>
        <w:t xml:space="preserve">Giannakou, M.E., Goss, M., Jünger, M.A., Hafen, E., Leevers, S.J., Partridge, L., 2004. Long-lived Drosophila with overexpressed dFOXO in adult fat body. </w:t>
      </w:r>
      <w:r w:rsidRPr="0072439B">
        <w:rPr>
          <w:rFonts w:ascii="Garamond" w:hAnsi="Garamond"/>
          <w:lang w:val="fr-FR"/>
          <w:rPrChange w:id="99" w:author="Snyder, Detrick" w:date="2019-06-03T10:31:00Z">
            <w:rPr>
              <w:rFonts w:ascii="Garamond" w:hAnsi="Garamond"/>
            </w:rPr>
          </w:rPrChange>
        </w:rPr>
        <w:t>Science 305(5682): 361, Doi: 10.1126/science.1098219.</w:t>
      </w:r>
    </w:p>
    <w:p w14:paraId="20AB6282"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it-IT"/>
          <w:rPrChange w:id="100" w:author="Snyder, Detrick" w:date="2019-06-03T10:31:00Z">
            <w:rPr>
              <w:rFonts w:ascii="Garamond" w:hAnsi="Garamond"/>
            </w:rPr>
          </w:rPrChange>
        </w:rPr>
      </w:pPr>
      <w:r w:rsidRPr="0072439B">
        <w:rPr>
          <w:rFonts w:ascii="Garamond" w:hAnsi="Garamond"/>
          <w:lang w:val="fr-FR"/>
          <w:rPrChange w:id="101" w:author="Snyder, Detrick" w:date="2019-06-03T10:31:00Z">
            <w:rPr>
              <w:rFonts w:ascii="Garamond" w:hAnsi="Garamond"/>
            </w:rPr>
          </w:rPrChange>
        </w:rPr>
        <w:t>[73]</w:t>
      </w:r>
      <w:r w:rsidRPr="0072439B">
        <w:rPr>
          <w:rFonts w:ascii="Garamond" w:hAnsi="Garamond"/>
          <w:lang w:val="fr-FR"/>
          <w:rPrChange w:id="102" w:author="Snyder, Detrick" w:date="2019-06-03T10:31:00Z">
            <w:rPr>
              <w:rFonts w:ascii="Garamond" w:hAnsi="Garamond"/>
            </w:rPr>
          </w:rPrChange>
        </w:rPr>
        <w:tab/>
        <w:t xml:space="preserve">Hwangbo, D.S., Gershman, B., Tu, M.-P., Palmer, M., Tatar, M., 2004. </w:t>
      </w:r>
      <w:r w:rsidRPr="000C7C78">
        <w:rPr>
          <w:rFonts w:ascii="Garamond" w:hAnsi="Garamond"/>
          <w:noProof/>
        </w:rPr>
        <w:t xml:space="preserve">Drosophila </w:t>
      </w:r>
      <w:r w:rsidRPr="000C7C78">
        <w:rPr>
          <w:rFonts w:ascii="Garamond" w:hAnsi="Garamond"/>
          <w:noProof/>
        </w:rPr>
        <w:lastRenderedPageBreak/>
        <w:t xml:space="preserve">dFOXO controls lifespan and regulates insulin signalling in brain and fat body. </w:t>
      </w:r>
      <w:r w:rsidRPr="0072439B">
        <w:rPr>
          <w:rFonts w:ascii="Garamond" w:hAnsi="Garamond"/>
          <w:lang w:val="it-IT"/>
          <w:rPrChange w:id="103" w:author="Snyder, Detrick" w:date="2019-06-03T10:31:00Z">
            <w:rPr>
              <w:rFonts w:ascii="Garamond" w:hAnsi="Garamond"/>
            </w:rPr>
          </w:rPrChange>
        </w:rPr>
        <w:t>Nature 429(6991): 562–6, Doi: 10.1038/nature03446.</w:t>
      </w:r>
    </w:p>
    <w:p w14:paraId="69EEC7F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104" w:author="Snyder, Detrick" w:date="2019-06-03T10:31:00Z">
            <w:rPr>
              <w:rFonts w:ascii="Garamond" w:hAnsi="Garamond"/>
            </w:rPr>
          </w:rPrChange>
        </w:rPr>
        <w:t>[74]</w:t>
      </w:r>
      <w:r w:rsidRPr="0072439B">
        <w:rPr>
          <w:rFonts w:ascii="Garamond" w:hAnsi="Garamond"/>
          <w:lang w:val="it-IT"/>
          <w:rPrChange w:id="105" w:author="Snyder, Detrick" w:date="2019-06-03T10:31:00Z">
            <w:rPr>
              <w:rFonts w:ascii="Garamond" w:hAnsi="Garamond"/>
            </w:rPr>
          </w:rPrChange>
        </w:rPr>
        <w:tab/>
        <w:t xml:space="preserve">Milan, G., Romanello, V., Pescatore, F., Armani, A., Paik, J.-H., Frasson, L., et al., 2015. </w:t>
      </w:r>
      <w:r w:rsidRPr="000C7C78">
        <w:rPr>
          <w:rFonts w:ascii="Garamond" w:hAnsi="Garamond"/>
          <w:noProof/>
        </w:rPr>
        <w:t>Regulation of autophagy and the ubiquitin-proteasome system by the FoxO transcriptional network during muscle atrophy. Nature Communications 6: 6670, Doi: 10.1038/ncomms7670.</w:t>
      </w:r>
    </w:p>
    <w:p w14:paraId="0879B45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5]</w:t>
      </w:r>
      <w:r w:rsidRPr="000C7C78">
        <w:rPr>
          <w:rFonts w:ascii="Garamond" w:hAnsi="Garamond"/>
          <w:noProof/>
        </w:rPr>
        <w:tab/>
        <w:t>Passtoors, W.M., Beekman, M., Deelen, J., van der Breggen, R., Maier, A.B., Guigas, B., et al., 2013. Gene expression analysis of mTOR pathway: association with human longevity. Aging Cell 12(1): 24–31, Doi: 10.1111/acel.12015.</w:t>
      </w:r>
    </w:p>
    <w:p w14:paraId="4008E34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6]</w:t>
      </w:r>
      <w:r w:rsidRPr="000C7C78">
        <w:rPr>
          <w:rFonts w:ascii="Garamond" w:hAnsi="Garamond"/>
          <w:noProof/>
        </w:rPr>
        <w:tab/>
        <w:t>Joseph, G.A., Wang, S., Zhou, W., Kimble, G., Tse, H., Eash, J., et al., 2019. No Title, Doi: 10.1101/591891.</w:t>
      </w:r>
    </w:p>
    <w:p w14:paraId="3004A51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7]</w:t>
      </w:r>
      <w:r w:rsidRPr="000C7C7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3D3E2BF6"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nl-BE"/>
          <w:rPrChange w:id="106" w:author="Snyder, Detrick" w:date="2019-06-03T10:31:00Z">
            <w:rPr>
              <w:rFonts w:ascii="Garamond" w:hAnsi="Garamond"/>
            </w:rPr>
          </w:rPrChange>
        </w:rPr>
      </w:pPr>
      <w:r w:rsidRPr="0072439B">
        <w:rPr>
          <w:rFonts w:ascii="Garamond" w:hAnsi="Garamond"/>
          <w:lang w:val="nl-BE"/>
          <w:rPrChange w:id="107" w:author="Snyder, Detrick" w:date="2019-06-03T10:31:00Z">
            <w:rPr>
              <w:rFonts w:ascii="Garamond" w:hAnsi="Garamond"/>
            </w:rPr>
          </w:rPrChange>
        </w:rPr>
        <w:t>[78]</w:t>
      </w:r>
      <w:r w:rsidRPr="0072439B">
        <w:rPr>
          <w:rFonts w:ascii="Garamond" w:hAnsi="Garamond"/>
          <w:lang w:val="nl-BE"/>
          <w:rPrChange w:id="108" w:author="Snyder, Detrick" w:date="2019-06-03T10:31:00Z">
            <w:rPr>
              <w:rFonts w:ascii="Garamond" w:hAnsi="Garamond"/>
            </w:rPr>
          </w:rPrChange>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529569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9]</w:t>
      </w:r>
      <w:r w:rsidRPr="000C7C78">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6DEB60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0]</w:t>
      </w:r>
      <w:r w:rsidRPr="000C7C7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79D96EF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1]</w:t>
      </w:r>
      <w:r w:rsidRPr="000C7C78">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2581E3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2]</w:t>
      </w:r>
      <w:r w:rsidRPr="000C7C78">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030CF7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3]</w:t>
      </w:r>
      <w:r w:rsidRPr="000C7C78">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2384B2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4]</w:t>
      </w:r>
      <w:r w:rsidRPr="000C7C78">
        <w:rPr>
          <w:rFonts w:ascii="Garamond" w:hAnsi="Garamond"/>
          <w:noProof/>
        </w:rPr>
        <w:tab/>
        <w:t xml:space="preserve">Tsai, S., Sitzmann, J.M., Dastidar, S.G., Rodriguez, A. a., Vu, S.L., McDonald, C.E., et al., 2015. Muscle-specific 4E-BP1 signaling activation improves metabolic parameters during aging and obesity. The Journal of Clinical Investigation 125(8): 2952–64, Doi: </w:t>
      </w:r>
      <w:r w:rsidRPr="000C7C78">
        <w:rPr>
          <w:rFonts w:ascii="Garamond" w:hAnsi="Garamond"/>
          <w:noProof/>
        </w:rPr>
        <w:lastRenderedPageBreak/>
        <w:t>10.1172/JCI77361.</w:t>
      </w:r>
    </w:p>
    <w:p w14:paraId="34B74E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5]</w:t>
      </w:r>
      <w:r w:rsidRPr="000C7C7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74B114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6]</w:t>
      </w:r>
      <w:r w:rsidRPr="000C7C7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5E4063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7]</w:t>
      </w:r>
      <w:r w:rsidRPr="000C7C78">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7CFA2B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8]</w:t>
      </w:r>
      <w:r w:rsidRPr="000C7C78">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2D37FF9" w14:textId="005FA5B7" w:rsidR="00871236" w:rsidRPr="00D04C5A" w:rsidRDefault="00871236" w:rsidP="000C7C78">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4CB86742"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commentRangeStart w:id="109"/>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commentRangeEnd w:id="109"/>
      <w:r w:rsidR="00BD5B50">
        <w:rPr>
          <w:rStyle w:val="CommentReference"/>
          <w:rFonts w:asciiTheme="minorHAnsi" w:hAnsiTheme="minorHAnsi" w:cstheme="minorBidi"/>
        </w:rPr>
        <w:commentReference w:id="109"/>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proofErr w:type="spellStart"/>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proofErr w:type="spellEnd"/>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r w:rsidR="0092413D">
        <w:rPr>
          <w:rFonts w:asciiTheme="minorHAnsi" w:hAnsiTheme="minorHAnsi"/>
        </w:rPr>
        <w:t xml:space="preserve">normal </w:t>
      </w:r>
      <w:r w:rsidR="006F68C2">
        <w:rPr>
          <w:rFonts w:asciiTheme="minorHAnsi" w:hAnsiTheme="minorHAnsi"/>
        </w:rPr>
        <w:t xml:space="preserve">chow </w:t>
      </w:r>
      <w:r w:rsidR="0092413D">
        <w:rPr>
          <w:rFonts w:asciiTheme="minorHAnsi" w:hAnsiTheme="minorHAnsi"/>
        </w:rPr>
        <w:t>diet</w:t>
      </w:r>
      <w:r w:rsidR="006F68C2">
        <w:rPr>
          <w:rFonts w:asciiTheme="minorHAnsi" w:hAnsiTheme="minorHAnsi"/>
        </w:rPr>
        <w:t xml:space="preserve">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proofErr w:type="spellStart"/>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proofErr w:type="spellEnd"/>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 xml:space="preserve">Weights of the </w:t>
      </w:r>
      <w:proofErr w:type="spellStart"/>
      <w:r w:rsidR="0063265F">
        <w:rPr>
          <w:rFonts w:asciiTheme="minorHAnsi" w:hAnsiTheme="minorHAnsi"/>
        </w:rPr>
        <w:t>d</w:t>
      </w:r>
      <w:r w:rsidR="00120EC0">
        <w:rPr>
          <w:rFonts w:asciiTheme="minorHAnsi" w:hAnsiTheme="minorHAnsi"/>
        </w:rPr>
        <w:t>orsolumbar</w:t>
      </w:r>
      <w:proofErr w:type="spellEnd"/>
      <w:r w:rsidR="00120EC0">
        <w:rPr>
          <w:rFonts w:asciiTheme="minorHAnsi" w:hAnsiTheme="minorHAnsi"/>
        </w:rPr>
        <w:t>-</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110"/>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110"/>
      <w:r w:rsidR="00916B2A">
        <w:rPr>
          <w:rStyle w:val="CommentReference"/>
          <w:rFonts w:asciiTheme="minorHAnsi" w:hAnsiTheme="minorHAnsi" w:cstheme="minorBidi"/>
        </w:rPr>
        <w:commentReference w:id="110"/>
      </w:r>
      <w:r w:rsidR="00DB6758" w:rsidRPr="00FE1A39">
        <w:rPr>
          <w:rFonts w:asciiTheme="minorHAnsi" w:hAnsiTheme="minorHAnsi"/>
        </w:rPr>
        <w:t xml:space="preserve">(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79DF66B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proofErr w:type="spellStart"/>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proofErr w:type="spellEnd"/>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5B6033" w:rsidRPr="00FE1A39">
        <w:rPr>
          <w:rFonts w:asciiTheme="minorHAnsi" w:hAnsiTheme="minorHAnsi"/>
        </w:rPr>
        <w:t xml:space="preserve">C) </w:t>
      </w:r>
      <w:r w:rsidR="00F77336">
        <w:rPr>
          <w:rFonts w:asciiTheme="minorHAnsi" w:hAnsiTheme="minorHAnsi"/>
        </w:rPr>
        <w:t xml:space="preserve">Weights of the </w:t>
      </w:r>
      <w:proofErr w:type="spellStart"/>
      <w:r w:rsidR="00F77336">
        <w:rPr>
          <w:rFonts w:asciiTheme="minorHAnsi" w:hAnsiTheme="minorHAnsi"/>
        </w:rPr>
        <w:t>dorsolumbar</w:t>
      </w:r>
      <w:proofErr w:type="spellEnd"/>
      <w:r w:rsidR="00F77336">
        <w:rPr>
          <w:rFonts w:asciiTheme="minorHAnsi" w:hAnsiTheme="minorHAnsi"/>
        </w:rPr>
        <w:t>-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F0752A">
        <w:rPr>
          <w:rFonts w:asciiTheme="minorHAnsi" w:hAnsiTheme="minorHAnsi"/>
        </w:rPr>
        <w:t xml:space="preserve">D) Blood glucose response to insulin in fasting male and female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Pr>
          <w:rFonts w:asciiTheme="minorHAnsi" w:hAnsiTheme="minorHAnsi"/>
        </w:rPr>
        <w:t xml:space="preserve"> and their control littermates</w:t>
      </w:r>
      <w:r w:rsidR="00F0752A">
        <w:rPr>
          <w:rFonts w:asciiTheme="minorHAnsi" w:hAnsiTheme="minorHAnsi"/>
        </w:rPr>
        <w:t xml:space="preserve"> during an insulin tolerance test.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1AB2A71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proofErr w:type="spellStart"/>
      <w:r w:rsidR="007307B3" w:rsidRPr="00FE1A39">
        <w:rPr>
          <w:rFonts w:asciiTheme="minorHAnsi" w:hAnsiTheme="minorHAnsi"/>
        </w:rPr>
        <w:t>A</w:t>
      </w:r>
      <w:proofErr w:type="spellEnd"/>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w:t>
      </w:r>
      <w:r w:rsidR="00F0752A">
        <w:rPr>
          <w:rFonts w:asciiTheme="minorHAnsi" w:hAnsiTheme="minorHAnsi"/>
        </w:rPr>
        <w:t>Ca</w:t>
      </w:r>
      <w:r w:rsidR="00F0752A" w:rsidRPr="00326CE9">
        <w:rPr>
          <w:rFonts w:asciiTheme="minorHAnsi" w:hAnsiTheme="minorHAnsi"/>
          <w:vertAlign w:val="superscript"/>
        </w:rPr>
        <w:t>2+</w:t>
      </w:r>
      <w:r w:rsidR="00F0752A">
        <w:rPr>
          <w:rFonts w:asciiTheme="minorHAnsi" w:hAnsiTheme="minorHAnsi"/>
        </w:rPr>
        <w:t xml:space="preserve"> trafficking</w:t>
      </w:r>
      <w:r w:rsidR="00F0752A">
        <w:rPr>
          <w:rFonts w:asciiTheme="minorHAnsi" w:hAnsiTheme="minorHAnsi"/>
        </w:rPr>
        <w:t xml:space="preserve"> </w:t>
      </w:r>
      <w:r w:rsidR="002A49DF">
        <w:rPr>
          <w:rFonts w:asciiTheme="minorHAnsi" w:hAnsiTheme="minorHAnsi"/>
        </w:rPr>
        <w:t xml:space="preserve">and, </w:t>
      </w:r>
      <w:r w:rsidR="00F0752A">
        <w:rPr>
          <w:rFonts w:asciiTheme="minorHAnsi" w:hAnsiTheme="minorHAnsi"/>
        </w:rPr>
        <w:t xml:space="preserve">markers of fiber type </w:t>
      </w:r>
      <w:r w:rsidR="00C368B9">
        <w:rPr>
          <w:rFonts w:asciiTheme="minorHAnsi" w:hAnsiTheme="minorHAnsi"/>
        </w:rPr>
        <w:t>E</w:t>
      </w:r>
      <w:r w:rsidR="002A49DF">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w:t>
      </w:r>
      <w:r w:rsidR="00C368B9">
        <w:rPr>
          <w:rFonts w:asciiTheme="minorHAnsi" w:hAnsiTheme="minorHAnsi"/>
        </w:rPr>
        <w:t xml:space="preserve">D) </w:t>
      </w:r>
      <w:r w:rsidR="00F0752A">
        <w:rPr>
          <w:rFonts w:asciiTheme="minorHAnsi" w:hAnsiTheme="minorHAnsi"/>
        </w:rPr>
        <w:t>Representative p</w:t>
      </w:r>
      <w:r w:rsidR="00F0752A" w:rsidRPr="00FE1A39">
        <w:rPr>
          <w:rFonts w:asciiTheme="minorHAnsi" w:hAnsiTheme="minorHAnsi"/>
        </w:rPr>
        <w:t xml:space="preserve">rotein </w:t>
      </w:r>
      <w:r w:rsidR="00F0752A">
        <w:rPr>
          <w:rFonts w:asciiTheme="minorHAnsi" w:hAnsiTheme="minorHAnsi"/>
        </w:rPr>
        <w:t>expression</w:t>
      </w:r>
      <w:r w:rsidR="00F0752A" w:rsidRPr="00FE1A39">
        <w:rPr>
          <w:rFonts w:asciiTheme="minorHAnsi" w:hAnsiTheme="minorHAnsi"/>
        </w:rPr>
        <w:t xml:space="preserve"> of </w:t>
      </w:r>
      <w:r w:rsidR="00F0752A">
        <w:rPr>
          <w:rFonts w:asciiTheme="minorHAnsi" w:hAnsiTheme="minorHAnsi"/>
        </w:rPr>
        <w:t xml:space="preserve">S6 phosphorylation at </w:t>
      </w:r>
      <w:r w:rsidR="00F0752A" w:rsidRPr="00EE6832">
        <w:rPr>
          <w:rFonts w:asciiTheme="minorHAnsi" w:hAnsiTheme="minorHAnsi"/>
        </w:rPr>
        <w:t>Ser236/236</w:t>
      </w:r>
      <w:r w:rsidR="00F0752A">
        <w:rPr>
          <w:rFonts w:asciiTheme="minorHAnsi" w:hAnsiTheme="minorHAnsi"/>
        </w:rPr>
        <w:t>, total S6 and s</w:t>
      </w:r>
      <w:r w:rsidR="00F0752A" w:rsidRPr="00FE1A39">
        <w:rPr>
          <w:rFonts w:asciiTheme="minorHAnsi" w:hAnsiTheme="minorHAnsi"/>
        </w:rPr>
        <w:t xml:space="preserve">arcolipin </w:t>
      </w:r>
      <w:r w:rsidR="00F0752A">
        <w:rPr>
          <w:rFonts w:asciiTheme="minorHAnsi" w:hAnsiTheme="minorHAnsi"/>
        </w:rPr>
        <w:t>in</w:t>
      </w:r>
      <w:r w:rsidR="00F0752A" w:rsidRPr="00FE1A39">
        <w:rPr>
          <w:rFonts w:asciiTheme="minorHAnsi" w:hAnsiTheme="minorHAnsi"/>
        </w:rPr>
        <w:t xml:space="preserve"> quadriceps muscles</w:t>
      </w:r>
      <w:r w:rsidR="00F0752A">
        <w:rPr>
          <w:rFonts w:asciiTheme="minorHAnsi" w:hAnsiTheme="minorHAnsi"/>
        </w:rPr>
        <w:t xml:space="preserve"> from male control mice and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sidRPr="00FE1A39">
        <w:rPr>
          <w:rFonts w:asciiTheme="minorHAnsi" w:hAnsiTheme="minorHAnsi"/>
        </w:rPr>
        <w:t xml:space="preserve">. </w:t>
      </w:r>
      <w:r w:rsidR="00F0752A">
        <w:rPr>
          <w:rFonts w:asciiTheme="minorHAnsi" w:hAnsiTheme="minorHAnsi"/>
        </w:rPr>
        <w:t xml:space="preserve">F) </w:t>
      </w:r>
      <w:r w:rsidR="00C368B9">
        <w:rPr>
          <w:rFonts w:asciiTheme="minorHAnsi" w:hAnsiTheme="minorHAnsi"/>
        </w:rPr>
        <w:t xml:space="preserve">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proofErr w:type="spellStart"/>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proofErr w:type="spellEnd"/>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bookmarkStart w:id="111" w:name="_GoBack"/>
      <w:bookmarkEnd w:id="111"/>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418FAF57"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r w:rsidR="0018635E">
        <w:rPr>
          <w:rFonts w:asciiTheme="minorHAnsi" w:hAnsiTheme="minorHAnsi"/>
        </w:rPr>
        <w:t>normalized</w:t>
      </w:r>
      <w:r w:rsidR="001174FB" w:rsidRPr="0055077F">
        <w:rPr>
          <w:rFonts w:asciiTheme="minorHAnsi" w:hAnsiTheme="minorHAnsi"/>
        </w:rPr>
        <w:t xml:space="preserve">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EF624B">
      <w:pPr>
        <w:jc w:val="both"/>
        <w:rPr>
          <w:rFonts w:asciiTheme="minorHAnsi" w:hAnsiTheme="minorHAnsi"/>
        </w:rPr>
      </w:pPr>
    </w:p>
    <w:sectPr w:rsidR="00406E98" w:rsidRPr="0055077F" w:rsidSect="00A34EF3">
      <w:headerReference w:type="default" r:id="rId11"/>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6-15T09:17:00Z" w:initials="DB">
    <w:p w14:paraId="5E63C8D1" w14:textId="60FA3721" w:rsidR="00F11CE8" w:rsidRDefault="00F11CE8">
      <w:pPr>
        <w:pStyle w:val="CommentText"/>
      </w:pPr>
      <w:r>
        <w:rPr>
          <w:rStyle w:val="CommentReference"/>
        </w:rPr>
        <w:annotationRef/>
      </w:r>
      <w:r>
        <w:t>Potential reviewers:</w:t>
      </w:r>
      <w:r>
        <w:br/>
        <w:t>Leslie Kozak</w:t>
      </w:r>
    </w:p>
    <w:p w14:paraId="655AA1B3" w14:textId="7C7988D3" w:rsidR="00F11CE8" w:rsidRDefault="00F11CE8">
      <w:pPr>
        <w:pStyle w:val="CommentText"/>
      </w:pPr>
      <w:r>
        <w:t xml:space="preserve">Muthu </w:t>
      </w:r>
      <w:proofErr w:type="spellStart"/>
      <w:r>
        <w:t>Periasamy</w:t>
      </w:r>
      <w:proofErr w:type="spellEnd"/>
    </w:p>
    <w:p w14:paraId="7A21C46D" w14:textId="03637713" w:rsidR="00F11CE8" w:rsidRPr="007205A1" w:rsidRDefault="00F11CE8">
      <w:pPr>
        <w:pStyle w:val="CommentText"/>
        <w:rPr>
          <w:lang w:val="de-DE"/>
        </w:rPr>
      </w:pPr>
      <w:r w:rsidRPr="007205A1">
        <w:rPr>
          <w:lang w:val="de-DE"/>
        </w:rPr>
        <w:t>David Guertin</w:t>
      </w:r>
    </w:p>
    <w:p w14:paraId="5D82F0F9" w14:textId="1CD36490" w:rsidR="00F11CE8" w:rsidRPr="007205A1" w:rsidRDefault="00F11CE8">
      <w:pPr>
        <w:pStyle w:val="CommentText"/>
        <w:rPr>
          <w:lang w:val="de-DE"/>
        </w:rPr>
      </w:pPr>
      <w:r w:rsidRPr="007205A1">
        <w:rPr>
          <w:lang w:val="de-DE"/>
        </w:rPr>
        <w:t>Michael Hall</w:t>
      </w:r>
    </w:p>
    <w:p w14:paraId="19DBB59F" w14:textId="5E88A870" w:rsidR="00F11CE8" w:rsidRPr="007205A1" w:rsidRDefault="00F11CE8">
      <w:pPr>
        <w:pStyle w:val="CommentText"/>
        <w:rPr>
          <w:lang w:val="de-DE"/>
        </w:rPr>
      </w:pPr>
      <w:r w:rsidRPr="007205A1">
        <w:rPr>
          <w:lang w:val="de-DE"/>
        </w:rPr>
        <w:t xml:space="preserve">Markus </w:t>
      </w:r>
      <w:proofErr w:type="spellStart"/>
      <w:r w:rsidRPr="007205A1">
        <w:rPr>
          <w:lang w:val="de-DE"/>
        </w:rPr>
        <w:t>Ruegg</w:t>
      </w:r>
      <w:proofErr w:type="spellEnd"/>
    </w:p>
    <w:p w14:paraId="74C5ACF2" w14:textId="77777777" w:rsidR="00F11CE8" w:rsidRPr="007205A1" w:rsidRDefault="00F11CE8">
      <w:pPr>
        <w:pStyle w:val="CommentText"/>
        <w:rPr>
          <w:lang w:val="de-DE"/>
        </w:rPr>
      </w:pPr>
    </w:p>
  </w:comment>
  <w:comment w:id="1" w:author="Stephenson, Erin" w:date="2019-05-01T16:28:00Z" w:initials="SE">
    <w:p w14:paraId="6AFC741E" w14:textId="112F9BC6" w:rsidR="00F11CE8" w:rsidRDefault="00F11CE8">
      <w:pPr>
        <w:pStyle w:val="CommentText"/>
      </w:pPr>
      <w:r>
        <w:rPr>
          <w:rStyle w:val="CommentReference"/>
        </w:rPr>
        <w:annotationRef/>
      </w:r>
      <w:r>
        <w:t>I’ll throw in a couple of potential reviewer suggestions (muscle/exercise guys who have done a bunch of mTOR stuff):</w:t>
      </w:r>
    </w:p>
    <w:p w14:paraId="744ABDC4" w14:textId="725EF200" w:rsidR="00F11CE8" w:rsidRDefault="00F11CE8">
      <w:pPr>
        <w:pStyle w:val="CommentText"/>
      </w:pPr>
      <w:r>
        <w:t>Craig Goodman</w:t>
      </w:r>
    </w:p>
    <w:p w14:paraId="748E111C" w14:textId="100A5837" w:rsidR="00F11CE8" w:rsidRDefault="00F11CE8">
      <w:pPr>
        <w:pStyle w:val="CommentText"/>
      </w:pPr>
      <w:r>
        <w:t>Troy Hornberger</w:t>
      </w:r>
    </w:p>
    <w:p w14:paraId="0AE3FEF8" w14:textId="613069BA" w:rsidR="00F11CE8" w:rsidRDefault="00F11CE8">
      <w:pPr>
        <w:pStyle w:val="CommentText"/>
      </w:pPr>
    </w:p>
    <w:p w14:paraId="1621F271" w14:textId="3B0CC768" w:rsidR="00F11CE8" w:rsidRDefault="00F11CE8">
      <w:pPr>
        <w:pStyle w:val="CommentText"/>
      </w:pPr>
    </w:p>
  </w:comment>
  <w:comment w:id="4" w:author="Dave Bridges" w:date="2018-08-15T13:05:00Z" w:initials="DB">
    <w:p w14:paraId="7A793280" w14:textId="2EF25560" w:rsidR="00F11CE8" w:rsidRDefault="00F11CE8">
      <w:pPr>
        <w:pStyle w:val="CommentText"/>
      </w:pPr>
      <w:r>
        <w:rPr>
          <w:rStyle w:val="CommentReference"/>
        </w:rPr>
        <w:annotationRef/>
      </w:r>
      <w:r>
        <w:t>DS: Do you want to use a middle initial?</w:t>
      </w:r>
    </w:p>
  </w:comment>
  <w:comment w:id="3" w:author="Dave Bridges" w:date="2019-05-21T15:40:00Z" w:initials="DB">
    <w:p w14:paraId="378021FE" w14:textId="0E8708B7" w:rsidR="00F11CE8" w:rsidRDefault="00F11CE8">
      <w:pPr>
        <w:pStyle w:val="CommentText"/>
      </w:pPr>
      <w:r>
        <w:rPr>
          <w:rStyle w:val="CommentReference"/>
        </w:rPr>
        <w:annotationRef/>
      </w:r>
      <w:r>
        <w:t>Can everyone add in what they want their affiliations to be</w:t>
      </w:r>
    </w:p>
  </w:comment>
  <w:comment w:id="15" w:author="Dave Bridges" w:date="2015-09-11T08:32:00Z" w:initials="DB">
    <w:p w14:paraId="780C7A5B" w14:textId="4D228BDB" w:rsidR="00F11CE8" w:rsidRDefault="00F11CE8">
      <w:pPr>
        <w:pStyle w:val="CommentText"/>
      </w:pPr>
      <w:r>
        <w:rPr>
          <w:rStyle w:val="CommentReference"/>
        </w:rPr>
        <w:annotationRef/>
      </w:r>
      <w:proofErr w:type="spellStart"/>
      <w:r>
        <w:t>JeAnna</w:t>
      </w:r>
      <w:proofErr w:type="spellEnd"/>
      <w:r>
        <w:t xml:space="preserve"> can you find out the stock number for the normal chow diets</w:t>
      </w:r>
    </w:p>
    <w:p w14:paraId="31DF44DF" w14:textId="77777777" w:rsidR="00F11CE8" w:rsidRDefault="00F11CE8">
      <w:pPr>
        <w:pStyle w:val="CommentText"/>
      </w:pPr>
    </w:p>
  </w:comment>
  <w:comment w:id="16" w:author="Stephenson, Erin" w:date="2019-04-10T14:27:00Z" w:initials="SE">
    <w:p w14:paraId="6FDEB99D" w14:textId="4CEAD6CE" w:rsidR="00F11CE8" w:rsidRDefault="00F11CE8" w:rsidP="00415CEB">
      <w:pPr>
        <w:rPr>
          <w:rFonts w:eastAsia="Times New Roman"/>
        </w:rPr>
      </w:pPr>
      <w:r>
        <w:rPr>
          <w:rStyle w:val="CommentReference"/>
        </w:rPr>
        <w:annotationRef/>
      </w:r>
      <w:r>
        <w:rPr>
          <w:rFonts w:eastAsia="Times New Roman"/>
        </w:rPr>
        <w:t xml:space="preserve">FYI, </w:t>
      </w:r>
      <w:proofErr w:type="spellStart"/>
      <w:r>
        <w:rPr>
          <w:rFonts w:eastAsia="Times New Roman"/>
        </w:rPr>
        <w:t>Envigo</w:t>
      </w:r>
      <w:proofErr w:type="spellEnd"/>
      <w:r>
        <w:rPr>
          <w:rFonts w:eastAsia="Times New Roman"/>
        </w:rPr>
        <w:t xml:space="preserve"> (</w:t>
      </w:r>
      <w:proofErr w:type="spellStart"/>
      <w:r>
        <w:rPr>
          <w:rFonts w:eastAsia="Times New Roman"/>
        </w:rPr>
        <w:t>Teklad</w:t>
      </w:r>
      <w:proofErr w:type="spellEnd"/>
      <w:r>
        <w:rPr>
          <w:rFonts w:eastAsia="Times New Roman"/>
        </w:rPr>
        <w:t xml:space="preserve"> #7912) is the standard mouse diet used at UTHSC.</w:t>
      </w:r>
    </w:p>
    <w:p w14:paraId="75E1C03B" w14:textId="709885BA" w:rsidR="00F11CE8" w:rsidRDefault="00F11CE8">
      <w:pPr>
        <w:pStyle w:val="CommentText"/>
      </w:pPr>
    </w:p>
  </w:comment>
  <w:comment w:id="17" w:author="Stephenson, Erin" w:date="2019-05-19T11:16:00Z" w:initials="SE">
    <w:p w14:paraId="339F5EF6" w14:textId="4425F7C7" w:rsidR="00F11CE8" w:rsidRDefault="00F11CE8">
      <w:pPr>
        <w:pStyle w:val="CommentText"/>
      </w:pPr>
      <w:r>
        <w:rPr>
          <w:rStyle w:val="CommentReference"/>
        </w:rPr>
        <w:annotationRef/>
      </w:r>
      <w:r>
        <w:t>Dave, we still need to add antibody details for both GAPDH and Sarcolipin. I presume you will have this info as the antibodies went with you to MI.</w:t>
      </w:r>
    </w:p>
  </w:comment>
  <w:comment w:id="19" w:author="Dave Bridges" w:date="2019-06-03T10:45:00Z" w:initials="DB">
    <w:p w14:paraId="66A4BD84" w14:textId="5D506DC0" w:rsidR="00F11CE8" w:rsidRDefault="00F11CE8">
      <w:pPr>
        <w:pStyle w:val="CommentText"/>
      </w:pPr>
      <w:r>
        <w:rPr>
          <w:rStyle w:val="CommentReference"/>
        </w:rPr>
        <w:annotationRef/>
      </w:r>
      <w:r>
        <w:t xml:space="preserve">From Alan: </w:t>
      </w:r>
      <w:r w:rsidRPr="008A00AE">
        <w:t xml:space="preserve">very controversial, I don’t agree.  </w:t>
      </w:r>
      <w:proofErr w:type="gramStart"/>
      <w:r w:rsidRPr="008A00AE">
        <w:t>Yes</w:t>
      </w:r>
      <w:proofErr w:type="gramEnd"/>
      <w:r w:rsidRPr="008A00AE">
        <w:t xml:space="preserve"> to short term, no to long term</w:t>
      </w:r>
      <w:r>
        <w:t>.  DB discuss with him, to clarify.</w:t>
      </w:r>
      <w:r w:rsidRPr="00EE6832">
        <w:t xml:space="preserve">  </w:t>
      </w:r>
    </w:p>
  </w:comment>
  <w:comment w:id="21" w:author="Tran, Quynh" w:date="2019-05-28T10:47:00Z" w:initials="TQ">
    <w:p w14:paraId="64BE0B14" w14:textId="6A5C3210" w:rsidR="00F11CE8" w:rsidRDefault="00F11CE8">
      <w:pPr>
        <w:pStyle w:val="CommentText"/>
      </w:pPr>
      <w:r>
        <w:rPr>
          <w:rStyle w:val="CommentReference"/>
        </w:rPr>
        <w:annotationRef/>
      </w:r>
      <w:r>
        <w:t>Can we stick with the same color scheme used in Figure 1, i.e. knockout is in cyan (greenish color) and wild-type/control is in pink/</w:t>
      </w:r>
      <w:proofErr w:type="gramStart"/>
      <w:r>
        <w:t>orange.</w:t>
      </w:r>
      <w:proofErr w:type="gramEnd"/>
      <w:r>
        <w:t xml:space="preserve"> We have these 2 colors switched in Figure 2.</w:t>
      </w:r>
    </w:p>
  </w:comment>
  <w:comment w:id="22" w:author="Tran, Quynh" w:date="2019-05-28T10:54:00Z" w:initials="TQ">
    <w:p w14:paraId="6DF98021" w14:textId="320D17E7" w:rsidR="00F11CE8" w:rsidRDefault="00F11CE8">
      <w:pPr>
        <w:pStyle w:val="CommentText"/>
      </w:pPr>
      <w:r>
        <w:rPr>
          <w:rStyle w:val="CommentReference"/>
        </w:rPr>
        <w:annotationRef/>
      </w:r>
      <w:r>
        <w:t xml:space="preserve">Same here. Can we use color for the bar plot just like the one in Figure 1? It is easier if we use the same color scheme throughout so when we look at the figures, we know cyan is knockout and red/pink/oranges (pick one) is control.  If not, then everything should be in dark gray or light gray with labels (like in the figure 3C). Too many colors are used here. </w:t>
      </w:r>
    </w:p>
  </w:comment>
  <w:comment w:id="23" w:author="Dave Bridges" w:date="2019-06-03T10:48:00Z" w:initials="DB">
    <w:p w14:paraId="2406D3B4" w14:textId="4FC4F2C4" w:rsidR="00F11CE8" w:rsidRDefault="00F11CE8">
      <w:pPr>
        <w:pStyle w:val="CommentText"/>
      </w:pPr>
      <w:r>
        <w:rPr>
          <w:rStyle w:val="CommentReference"/>
        </w:rPr>
        <w:annotationRef/>
      </w:r>
      <w:r>
        <w:t>Add in Body Weight to Figure 3, update stats</w:t>
      </w:r>
    </w:p>
  </w:comment>
  <w:comment w:id="24" w:author="Tran, Quynh" w:date="2019-05-28T10:58:00Z" w:initials="TQ">
    <w:p w14:paraId="4B52340A" w14:textId="5DD5398B" w:rsidR="00F11CE8" w:rsidRDefault="00F11CE8">
      <w:pPr>
        <w:pStyle w:val="CommentText"/>
      </w:pPr>
      <w:r>
        <w:rPr>
          <w:rStyle w:val="CommentReference"/>
        </w:rPr>
        <w:annotationRef/>
      </w:r>
      <w:r>
        <w:t>See my comment above.</w:t>
      </w:r>
    </w:p>
  </w:comment>
  <w:comment w:id="26" w:author="Tran, Quynh" w:date="2019-05-28T11:10:00Z" w:initials="TQ">
    <w:p w14:paraId="0A07E26C" w14:textId="590864BA" w:rsidR="00F11CE8" w:rsidRDefault="00F11CE8">
      <w:pPr>
        <w:pStyle w:val="CommentText"/>
      </w:pPr>
      <w:r>
        <w:rPr>
          <w:rStyle w:val="CommentReference"/>
        </w:rPr>
        <w:annotationRef/>
      </w:r>
      <w:r>
        <w:t>Looking at the graph, I would think the knockout has a smaller AUC than the wild-type. Did I misunderstand something?</w:t>
      </w:r>
    </w:p>
  </w:comment>
  <w:comment w:id="27" w:author="Stephenson, Erin" w:date="2019-06-03T14:30:00Z" w:initials="SE">
    <w:p w14:paraId="7877FF16" w14:textId="500A330D" w:rsidR="00F11CE8" w:rsidRDefault="00F11CE8">
      <w:pPr>
        <w:pStyle w:val="CommentText"/>
      </w:pPr>
      <w:r>
        <w:rPr>
          <w:rStyle w:val="CommentReference"/>
        </w:rPr>
        <w:annotationRef/>
      </w:r>
      <w:proofErr w:type="spellStart"/>
      <w:r>
        <w:t>Quynh</w:t>
      </w:r>
      <w:proofErr w:type="spellEnd"/>
      <w:r>
        <w:t>, a lower AUC for ITT is better- glucose is taken up faster so blood glucose levels are lower. I changed improvement to reduction, hopefully this helps clarify</w:t>
      </w:r>
    </w:p>
  </w:comment>
  <w:comment w:id="31" w:author="Tran, Quynh" w:date="2019-05-28T11:19:00Z" w:initials="TQ">
    <w:p w14:paraId="313B9A8E" w14:textId="47DFC194" w:rsidR="00F11CE8" w:rsidRDefault="00F11CE8">
      <w:pPr>
        <w:pStyle w:val="CommentText"/>
      </w:pPr>
      <w:r>
        <w:rPr>
          <w:rStyle w:val="CommentReference"/>
        </w:rPr>
        <w:annotationRef/>
      </w:r>
      <w:r>
        <w:t>Figure 4A, B, and C have not been mentioned. Why does Figure 4E get discussed before Figure 4B and 4D? I am confused.</w:t>
      </w:r>
    </w:p>
  </w:comment>
  <w:comment w:id="36" w:author="Stephenson, Erin" w:date="2019-06-03T14:39:00Z" w:initials="SE">
    <w:p w14:paraId="647A75E5" w14:textId="0892F2B1" w:rsidR="00B43DA6" w:rsidRDefault="00B43DA6">
      <w:pPr>
        <w:pStyle w:val="CommentText"/>
      </w:pPr>
      <w:r>
        <w:rPr>
          <w:rStyle w:val="CommentReference"/>
        </w:rPr>
        <w:annotationRef/>
      </w:r>
      <w:r>
        <w:t xml:space="preserve">Dave, I think we rearrange this figure like this: AA’s and FA’s stay as A and B, Ca+2 moves to C, </w:t>
      </w:r>
      <w:proofErr w:type="gramStart"/>
      <w:r>
        <w:t>The</w:t>
      </w:r>
      <w:proofErr w:type="gramEnd"/>
      <w:r>
        <w:t xml:space="preserve"> westerns move to D, Fiber type markers move to E and the NADH-TR to F. Thoughts? I changed the text,</w:t>
      </w:r>
      <w:r w:rsidR="00A15E13">
        <w:t xml:space="preserve"> and made an alternate figure.</w:t>
      </w:r>
      <w:r>
        <w:t xml:space="preserve"> </w:t>
      </w:r>
      <w:r w:rsidR="00A15E13">
        <w:t xml:space="preserve">I also moved the fiber type stuff down. </w:t>
      </w:r>
    </w:p>
  </w:comment>
  <w:comment w:id="43" w:author="Stephenson, Erin" w:date="2019-06-03T14:48:00Z" w:initials="SE">
    <w:p w14:paraId="59930315" w14:textId="63A7FE6A" w:rsidR="00FB7E09" w:rsidRDefault="00FB7E09">
      <w:pPr>
        <w:pStyle w:val="CommentText"/>
      </w:pPr>
      <w:r>
        <w:rPr>
          <w:rStyle w:val="CommentReference"/>
        </w:rPr>
        <w:annotationRef/>
      </w:r>
      <w:r>
        <w:t xml:space="preserve">Dave, I found some western blot quantifications that show this was up at the protein level. Should we include these blots in this figure somewhere? </w:t>
      </w:r>
    </w:p>
  </w:comment>
  <w:comment w:id="41" w:author="Tran, Quynh" w:date="2019-05-28T11:21:00Z" w:initials="TQ">
    <w:p w14:paraId="6E121EFC" w14:textId="547A5397" w:rsidR="00F11CE8" w:rsidRDefault="00F11CE8">
      <w:pPr>
        <w:pStyle w:val="CommentText"/>
      </w:pPr>
      <w:r>
        <w:rPr>
          <w:rStyle w:val="CommentReference"/>
        </w:rPr>
        <w:annotationRef/>
      </w:r>
      <w:r>
        <w:t>These figures should be described before 4E.</w:t>
      </w:r>
    </w:p>
  </w:comment>
  <w:comment w:id="45" w:author="Tran, Quynh" w:date="2019-05-28T11:22:00Z" w:initials="TQ">
    <w:p w14:paraId="73E5B9AB" w14:textId="54DD3193" w:rsidR="00F11CE8" w:rsidRDefault="00F11CE8">
      <w:pPr>
        <w:pStyle w:val="CommentText"/>
      </w:pPr>
      <w:r>
        <w:rPr>
          <w:rStyle w:val="CommentReference"/>
        </w:rPr>
        <w:annotationRef/>
      </w:r>
      <w:r>
        <w:t>I suggest that whether we rearrange the Figure 4 so that it matches the text or vice versa.</w:t>
      </w:r>
    </w:p>
  </w:comment>
  <w:comment w:id="65" w:author="Tran, Quynh" w:date="2019-05-28T11:26:00Z" w:initials="TQ">
    <w:p w14:paraId="29493B3A" w14:textId="34F53910" w:rsidR="00F11CE8" w:rsidRDefault="00F11CE8">
      <w:pPr>
        <w:pStyle w:val="CommentText"/>
      </w:pPr>
      <w:r>
        <w:rPr>
          <w:rStyle w:val="CommentReference"/>
        </w:rPr>
        <w:annotationRef/>
      </w:r>
      <w:r>
        <w:t>Which one is the Mfn1-2 in Figure 4E? Maybe say (Table S1) next to it???</w:t>
      </w:r>
    </w:p>
  </w:comment>
  <w:comment w:id="66" w:author="Stephenson, Erin" w:date="2019-06-03T14:45:00Z" w:initials="SE">
    <w:p w14:paraId="5C607E20" w14:textId="5E38691E" w:rsidR="00B43DA6" w:rsidRDefault="00B43DA6">
      <w:pPr>
        <w:pStyle w:val="CommentText"/>
      </w:pPr>
      <w:r>
        <w:rPr>
          <w:rStyle w:val="CommentReference"/>
        </w:rPr>
        <w:annotationRef/>
      </w:r>
      <w:r>
        <w:t>Mfn1 and Mfn2 are not included in the figure. We can add them if you think we need to.</w:t>
      </w:r>
      <w:r w:rsidR="00A15E13">
        <w:t xml:space="preserve"> </w:t>
      </w:r>
    </w:p>
  </w:comment>
  <w:comment w:id="69" w:author="Tran, Quynh" w:date="2019-05-28T11:29:00Z" w:initials="TQ">
    <w:p w14:paraId="592F0A91" w14:textId="10F187AE" w:rsidR="00F11CE8" w:rsidRDefault="00F11CE8">
      <w:pPr>
        <w:pStyle w:val="CommentText"/>
      </w:pPr>
      <w:r>
        <w:rPr>
          <w:rStyle w:val="CommentReference"/>
        </w:rPr>
        <w:annotationRef/>
      </w:r>
      <w:r>
        <w:t>Can we rearrange the genes order so that Ryr1 is next to Calm1,2,3? Move Stim1 next to Casq2. Should we show Mfn1-2 in the graph?</w:t>
      </w:r>
    </w:p>
  </w:comment>
  <w:comment w:id="70" w:author="Stephenson, Erin" w:date="2019-06-03T15:03:00Z" w:initials="SE">
    <w:p w14:paraId="352597E3" w14:textId="6CF860E5" w:rsidR="00A15E13" w:rsidRDefault="00A15E13">
      <w:pPr>
        <w:pStyle w:val="CommentText"/>
      </w:pPr>
      <w:r>
        <w:rPr>
          <w:rStyle w:val="CommentReference"/>
        </w:rPr>
        <w:annotationRef/>
      </w:r>
      <w:r>
        <w:t>I’ve made an alternate figure 4 that moves these things around. Adding Mfn1 and Mfn2 would take a bit more work but I can add them if you think it’s needed.</w:t>
      </w:r>
    </w:p>
  </w:comment>
  <w:comment w:id="76" w:author="Tran, Quynh" w:date="2019-05-28T11:22:00Z" w:initials="TQ">
    <w:p w14:paraId="0E5232AA" w14:textId="77777777" w:rsidR="00B43DA6" w:rsidRDefault="00B43DA6" w:rsidP="00B43DA6">
      <w:pPr>
        <w:pStyle w:val="CommentText"/>
      </w:pPr>
      <w:r>
        <w:rPr>
          <w:rStyle w:val="CommentReference"/>
        </w:rPr>
        <w:annotationRef/>
      </w:r>
      <w:r>
        <w:t>I suggest that whether we rearrange the Figure 4 so that it matches the text or vice versa.</w:t>
      </w:r>
    </w:p>
  </w:comment>
  <w:comment w:id="77" w:author="Stephenson, Erin" w:date="2019-06-03T15:04:00Z" w:initials="SE">
    <w:p w14:paraId="0FAA17EC" w14:textId="36CEC901" w:rsidR="00A15E13" w:rsidRDefault="00A15E13">
      <w:pPr>
        <w:pStyle w:val="CommentText"/>
      </w:pPr>
      <w:r>
        <w:rPr>
          <w:rStyle w:val="CommentReference"/>
        </w:rPr>
        <w:annotationRef/>
      </w:r>
      <w:r>
        <w:t xml:space="preserve">I think the fiber type figure is fine out of order from the text. I’d prefer to have all the </w:t>
      </w:r>
      <w:proofErr w:type="spellStart"/>
      <w:r>
        <w:t>Myh</w:t>
      </w:r>
      <w:proofErr w:type="spellEnd"/>
      <w:r>
        <w:t xml:space="preserve"> et al isoforms together in the figure but it doesn’t make sense to talk about them that way in the text</w:t>
      </w:r>
      <w:proofErr w:type="gramStart"/>
      <w:r>
        <w:t>. .</w:t>
      </w:r>
      <w:proofErr w:type="gramEnd"/>
    </w:p>
  </w:comment>
  <w:comment w:id="83" w:author="Tran, Quynh" w:date="2019-05-28T11:46:00Z" w:initials="TQ">
    <w:p w14:paraId="1005900A" w14:textId="43516F67" w:rsidR="00F11CE8" w:rsidRDefault="00F11CE8">
      <w:pPr>
        <w:pStyle w:val="CommentText"/>
      </w:pPr>
      <w:r>
        <w:rPr>
          <w:rStyle w:val="CommentReference"/>
        </w:rPr>
        <w:annotationRef/>
      </w:r>
      <w:r>
        <w:t>Can we do some experiment with Ca2+ depletion to demonstrate the effect of Ca2+? Just feel like we talk a bit about Ca2+, it would be nice to have at least 1 Ca2+ experiment.</w:t>
      </w:r>
    </w:p>
  </w:comment>
  <w:comment w:id="84" w:author="Stephenson, Erin" w:date="2019-06-03T15:08:00Z" w:initials="SE">
    <w:p w14:paraId="4FBEC8E6" w14:textId="5CD80B46" w:rsidR="00855736" w:rsidRDefault="00855736">
      <w:pPr>
        <w:pStyle w:val="CommentText"/>
      </w:pPr>
      <w:r>
        <w:rPr>
          <w:rStyle w:val="CommentReference"/>
        </w:rPr>
        <w:annotationRef/>
      </w:r>
      <w:r w:rsidR="002A0C74">
        <w:t>Agree, but t</w:t>
      </w:r>
      <w:r>
        <w:t xml:space="preserve">his is complicated. </w:t>
      </w:r>
      <w:r w:rsidR="006F602A">
        <w:t xml:space="preserve">We could </w:t>
      </w:r>
      <w:proofErr w:type="spellStart"/>
      <w:r w:rsidR="006F602A">
        <w:t>fluorometrically</w:t>
      </w:r>
      <w:proofErr w:type="spellEnd"/>
      <w:r w:rsidR="006F602A">
        <w:t xml:space="preserve"> measure Ca2+ concentrations in muscle or we could measure </w:t>
      </w:r>
      <w:r>
        <w:t xml:space="preserve">Ca2+ uptake into muscle derived SR </w:t>
      </w:r>
      <w:proofErr w:type="spellStart"/>
      <w:r>
        <w:t>microsomes</w:t>
      </w:r>
      <w:proofErr w:type="spellEnd"/>
      <w:r w:rsidR="006F602A">
        <w:t>,</w:t>
      </w:r>
      <w:r>
        <w:t xml:space="preserve"> </w:t>
      </w:r>
      <w:r w:rsidR="00FB4D61">
        <w:t>but I am not sure we need it. The transcriptional data strongly support altered Ca2+ handling</w:t>
      </w:r>
      <w:r w:rsidR="002A0C74">
        <w:t xml:space="preserve">. Capn2 (encodes </w:t>
      </w:r>
      <w:proofErr w:type="spellStart"/>
      <w:r w:rsidR="002A0C74">
        <w:t>milli</w:t>
      </w:r>
      <w:proofErr w:type="spellEnd"/>
      <w:r w:rsidR="002A0C74">
        <w:t xml:space="preserve"> </w:t>
      </w:r>
      <w:proofErr w:type="spellStart"/>
      <w:r w:rsidR="002A0C74">
        <w:t>calpain</w:t>
      </w:r>
      <w:proofErr w:type="spellEnd"/>
      <w:r w:rsidR="002A0C74">
        <w:t xml:space="preserve">) is not quite sig elevated (p=0.07, 28%)). This protein responds to </w:t>
      </w:r>
      <w:proofErr w:type="spellStart"/>
      <w:r w:rsidR="002A0C74">
        <w:t>millimolar</w:t>
      </w:r>
      <w:proofErr w:type="spellEnd"/>
      <w:r w:rsidR="002A0C74">
        <w:t xml:space="preserve"> concentrations of Ca2+, so I would expect Ca2+to be higher in mTSC1 muscle. Interestingly, Capn3 (muscle-specific with no known function, but its depletion is associated with limb girdle muscular dystrophy) is sig down in mTSC1 (p=0.035, -39%), which might be related to the </w:t>
      </w:r>
      <w:proofErr w:type="spellStart"/>
      <w:r w:rsidR="002A0C74">
        <w:t>myoatrophy</w:t>
      </w:r>
      <w:proofErr w:type="spellEnd"/>
      <w:r w:rsidR="002A0C74">
        <w:t xml:space="preserve">. </w:t>
      </w:r>
      <w:r w:rsidR="00FB4D61">
        <w:t xml:space="preserve">  </w:t>
      </w:r>
    </w:p>
  </w:comment>
  <w:comment w:id="85" w:author="Dave Bridges" w:date="2015-09-08T08:54:00Z" w:initials="DB">
    <w:p w14:paraId="4C23780D" w14:textId="23A09C42" w:rsidR="00F11CE8" w:rsidRDefault="00F11CE8">
      <w:pPr>
        <w:pStyle w:val="CommentText"/>
      </w:pPr>
      <w:r>
        <w:rPr>
          <w:rStyle w:val="CommentReference"/>
        </w:rPr>
        <w:annotationRef/>
      </w:r>
      <w:r>
        <w:t>Alan, which grant(s) do you want to use here?</w:t>
      </w:r>
    </w:p>
  </w:comment>
  <w:comment w:id="109" w:author="Molly Carter" w:date="2019-05-27T21:14:00Z" w:initials="MC">
    <w:p w14:paraId="587695E5" w14:textId="2373D288" w:rsidR="00F11CE8" w:rsidRDefault="00F11CE8">
      <w:pPr>
        <w:pStyle w:val="CommentText"/>
      </w:pPr>
      <w:r>
        <w:rPr>
          <w:rStyle w:val="CommentReference"/>
        </w:rPr>
        <w:annotationRef/>
      </w:r>
      <w:r>
        <w:t>Should this part of the figure have a timeline under it?</w:t>
      </w:r>
    </w:p>
  </w:comment>
  <w:comment w:id="110" w:author="Tran, Quynh" w:date="2019-05-28T15:54:00Z" w:initials="TQ">
    <w:p w14:paraId="6D94B77A" w14:textId="541903D4" w:rsidR="00F11CE8" w:rsidRDefault="00F11CE8">
      <w:pPr>
        <w:pStyle w:val="CommentText"/>
      </w:pPr>
      <w:r>
        <w:rPr>
          <w:rStyle w:val="CommentReference"/>
        </w:rPr>
        <w:annotationRef/>
      </w:r>
      <w:r>
        <w:t>I don’t think we should use Chi-square test here because they are continuous variables. I will check the R codes and let you know.</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C5ACF2" w15:done="0"/>
  <w15:commentEx w15:paraId="1621F271" w15:paraIdParent="74C5ACF2" w15:done="0"/>
  <w15:commentEx w15:paraId="7A793280" w15:done="0"/>
  <w15:commentEx w15:paraId="378021FE" w15:done="0"/>
  <w15:commentEx w15:paraId="31DF44DF" w15:done="0"/>
  <w15:commentEx w15:paraId="75E1C03B" w15:paraIdParent="31DF44DF" w15:done="0"/>
  <w15:commentEx w15:paraId="339F5EF6" w15:done="0"/>
  <w15:commentEx w15:paraId="66A4BD84" w15:done="0"/>
  <w15:commentEx w15:paraId="64BE0B14" w15:done="0"/>
  <w15:commentEx w15:paraId="6DF98021" w15:done="0"/>
  <w15:commentEx w15:paraId="2406D3B4" w15:done="0"/>
  <w15:commentEx w15:paraId="4B52340A" w15:done="0"/>
  <w15:commentEx w15:paraId="0A07E26C" w15:done="0"/>
  <w15:commentEx w15:paraId="7877FF16" w15:paraIdParent="0A07E26C" w15:done="0"/>
  <w15:commentEx w15:paraId="313B9A8E" w15:done="0"/>
  <w15:commentEx w15:paraId="647A75E5" w15:done="0"/>
  <w15:commentEx w15:paraId="59930315" w15:done="0"/>
  <w15:commentEx w15:paraId="6E121EFC" w15:done="0"/>
  <w15:commentEx w15:paraId="73E5B9AB" w15:done="0"/>
  <w15:commentEx w15:paraId="29493B3A" w15:done="0"/>
  <w15:commentEx w15:paraId="5C607E20" w15:paraIdParent="29493B3A" w15:done="0"/>
  <w15:commentEx w15:paraId="592F0A91" w15:done="0"/>
  <w15:commentEx w15:paraId="352597E3" w15:paraIdParent="592F0A91" w15:done="0"/>
  <w15:commentEx w15:paraId="0E5232AA" w15:done="0"/>
  <w15:commentEx w15:paraId="0FAA17EC" w15:paraIdParent="0E5232AA" w15:done="0"/>
  <w15:commentEx w15:paraId="1005900A" w15:done="0"/>
  <w15:commentEx w15:paraId="4FBEC8E6" w15:paraIdParent="1005900A" w15:done="0"/>
  <w15:commentEx w15:paraId="4C23780D" w15:done="0"/>
  <w15:commentEx w15:paraId="587695E5" w15:done="0"/>
  <w15:commentEx w15:paraId="6D94B7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7A793280" w16cid:durableId="1F1EA389"/>
  <w16cid:commentId w16cid:paraId="378021FE" w16cid:durableId="208E9A83"/>
  <w16cid:commentId w16cid:paraId="31DF44DF" w16cid:durableId="2088251F"/>
  <w16cid:commentId w16cid:paraId="75E1C03B" w16cid:durableId="20882520"/>
  <w16cid:commentId w16cid:paraId="339F5EF6" w16cid:durableId="208CDE19"/>
  <w16cid:commentId w16cid:paraId="1B8ECEAF" w16cid:durableId="20277CB8"/>
  <w16cid:commentId w16cid:paraId="66A4BD84" w16cid:durableId="209F78C4"/>
  <w16cid:commentId w16cid:paraId="64BE0B14" w16cid:durableId="2097903F"/>
  <w16cid:commentId w16cid:paraId="6DF98021" w16cid:durableId="209791F2"/>
  <w16cid:commentId w16cid:paraId="2406D3B4" w16cid:durableId="209F7998"/>
  <w16cid:commentId w16cid:paraId="4B52340A" w16cid:durableId="209792C6"/>
  <w16cid:commentId w16cid:paraId="0A07E26C" w16cid:durableId="209795BC"/>
  <w16cid:commentId w16cid:paraId="313B9A8E" w16cid:durableId="209797CA"/>
  <w16cid:commentId w16cid:paraId="6E121EFC" w16cid:durableId="20979835"/>
  <w16cid:commentId w16cid:paraId="73E5B9AB" w16cid:durableId="20979885"/>
  <w16cid:commentId w16cid:paraId="29493B3A" w16cid:durableId="20979979"/>
  <w16cid:commentId w16cid:paraId="592F0A91" w16cid:durableId="20979A30"/>
  <w16cid:commentId w16cid:paraId="1005900A" w16cid:durableId="20979E22"/>
  <w16cid:commentId w16cid:paraId="262B8C87" w16cid:durableId="20979F34"/>
  <w16cid:commentId w16cid:paraId="4C23780D" w16cid:durableId="1F1E93EA"/>
  <w16cid:commentId w16cid:paraId="587695E5" w16cid:durableId="2096D1B1"/>
  <w16cid:commentId w16cid:paraId="6D94B77A" w16cid:durableId="2097D822"/>
  <w16cid:commentId w16cid:paraId="3B679203" w16cid:durableId="2097A263"/>
  <w16cid:commentId w16cid:paraId="4EADEE4E" w16cid:durableId="2097A20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7A678E" w14:textId="77777777" w:rsidR="00625529" w:rsidRDefault="00625529" w:rsidP="00907F04">
      <w:r>
        <w:separator/>
      </w:r>
    </w:p>
  </w:endnote>
  <w:endnote w:type="continuationSeparator" w:id="0">
    <w:p w14:paraId="36F3CA41" w14:textId="77777777" w:rsidR="00625529" w:rsidRDefault="00625529" w:rsidP="00907F04">
      <w:r>
        <w:continuationSeparator/>
      </w:r>
    </w:p>
  </w:endnote>
  <w:endnote w:type="continuationNotice" w:id="1">
    <w:p w14:paraId="231236C8" w14:textId="77777777" w:rsidR="00625529" w:rsidRDefault="006255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F11CE8" w:rsidRDefault="00F11CE8"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F11CE8" w:rsidRDefault="00F11CE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F11CE8" w:rsidRDefault="00F11CE8"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0752A">
      <w:rPr>
        <w:rStyle w:val="PageNumber"/>
        <w:noProof/>
      </w:rPr>
      <w:t>20</w:t>
    </w:r>
    <w:r>
      <w:rPr>
        <w:rStyle w:val="PageNumber"/>
      </w:rPr>
      <w:fldChar w:fldCharType="end"/>
    </w:r>
  </w:p>
  <w:p w14:paraId="493E31A3" w14:textId="77777777" w:rsidR="00F11CE8" w:rsidRDefault="00F11CE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C49C08" w14:textId="77777777" w:rsidR="00625529" w:rsidRDefault="00625529" w:rsidP="00907F04">
      <w:r>
        <w:separator/>
      </w:r>
    </w:p>
  </w:footnote>
  <w:footnote w:type="continuationSeparator" w:id="0">
    <w:p w14:paraId="34FAE488" w14:textId="77777777" w:rsidR="00625529" w:rsidRDefault="00625529" w:rsidP="00907F04">
      <w:r>
        <w:continuationSeparator/>
      </w:r>
    </w:p>
  </w:footnote>
  <w:footnote w:type="continuationNotice" w:id="1">
    <w:p w14:paraId="558C066D" w14:textId="77777777" w:rsidR="00625529" w:rsidRDefault="0062552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D0FAD4" w14:textId="77777777" w:rsidR="00F11CE8" w:rsidRDefault="00F11CE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nyder, Detrick">
    <w15:presenceInfo w15:providerId="None" w15:userId="Snyder, Detrick"/>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doNotDisplayPageBoundarie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4B3F"/>
    <w:rsid w:val="00000531"/>
    <w:rsid w:val="000009A6"/>
    <w:rsid w:val="000012FD"/>
    <w:rsid w:val="000013A4"/>
    <w:rsid w:val="00001ABF"/>
    <w:rsid w:val="00002EA6"/>
    <w:rsid w:val="00003C0C"/>
    <w:rsid w:val="000056D9"/>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4765"/>
    <w:rsid w:val="0004527C"/>
    <w:rsid w:val="0004786A"/>
    <w:rsid w:val="00050078"/>
    <w:rsid w:val="00050159"/>
    <w:rsid w:val="000503F2"/>
    <w:rsid w:val="000529E0"/>
    <w:rsid w:val="00053F9A"/>
    <w:rsid w:val="00062D30"/>
    <w:rsid w:val="00063666"/>
    <w:rsid w:val="00063E75"/>
    <w:rsid w:val="00065375"/>
    <w:rsid w:val="000654BB"/>
    <w:rsid w:val="00065538"/>
    <w:rsid w:val="000655C9"/>
    <w:rsid w:val="0006561D"/>
    <w:rsid w:val="00065C1C"/>
    <w:rsid w:val="000663A7"/>
    <w:rsid w:val="00066817"/>
    <w:rsid w:val="000711BE"/>
    <w:rsid w:val="000739C0"/>
    <w:rsid w:val="000740D6"/>
    <w:rsid w:val="000743D3"/>
    <w:rsid w:val="000758E8"/>
    <w:rsid w:val="0008433C"/>
    <w:rsid w:val="00085075"/>
    <w:rsid w:val="000850D2"/>
    <w:rsid w:val="00090C3D"/>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2B5"/>
    <w:rsid w:val="000D6416"/>
    <w:rsid w:val="000D7DED"/>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26AB"/>
    <w:rsid w:val="00184574"/>
    <w:rsid w:val="00185A83"/>
    <w:rsid w:val="0018635E"/>
    <w:rsid w:val="0018769C"/>
    <w:rsid w:val="00190F17"/>
    <w:rsid w:val="00191775"/>
    <w:rsid w:val="001925FF"/>
    <w:rsid w:val="00193754"/>
    <w:rsid w:val="00194ECE"/>
    <w:rsid w:val="001963ED"/>
    <w:rsid w:val="00197D3F"/>
    <w:rsid w:val="001A0808"/>
    <w:rsid w:val="001A0ECF"/>
    <w:rsid w:val="001A1ACE"/>
    <w:rsid w:val="001A3C42"/>
    <w:rsid w:val="001A4752"/>
    <w:rsid w:val="001A5F74"/>
    <w:rsid w:val="001A6A7C"/>
    <w:rsid w:val="001A6B81"/>
    <w:rsid w:val="001A6BE0"/>
    <w:rsid w:val="001A7E83"/>
    <w:rsid w:val="001B0883"/>
    <w:rsid w:val="001B3936"/>
    <w:rsid w:val="001B5133"/>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E027C"/>
    <w:rsid w:val="001E0A5E"/>
    <w:rsid w:val="001E107B"/>
    <w:rsid w:val="001E275B"/>
    <w:rsid w:val="001E44FD"/>
    <w:rsid w:val="001E676F"/>
    <w:rsid w:val="001F1F8C"/>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2048"/>
    <w:rsid w:val="00252AC3"/>
    <w:rsid w:val="002548BC"/>
    <w:rsid w:val="00256914"/>
    <w:rsid w:val="00260872"/>
    <w:rsid w:val="002613DA"/>
    <w:rsid w:val="0026246D"/>
    <w:rsid w:val="002638F5"/>
    <w:rsid w:val="002648CF"/>
    <w:rsid w:val="00264C84"/>
    <w:rsid w:val="00266DA2"/>
    <w:rsid w:val="00270561"/>
    <w:rsid w:val="00270732"/>
    <w:rsid w:val="00271C69"/>
    <w:rsid w:val="002744AE"/>
    <w:rsid w:val="002748C8"/>
    <w:rsid w:val="00275E69"/>
    <w:rsid w:val="0028395B"/>
    <w:rsid w:val="00285248"/>
    <w:rsid w:val="0029157D"/>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5DEA"/>
    <w:rsid w:val="00303444"/>
    <w:rsid w:val="00303563"/>
    <w:rsid w:val="003053DC"/>
    <w:rsid w:val="003116E9"/>
    <w:rsid w:val="00311779"/>
    <w:rsid w:val="00316486"/>
    <w:rsid w:val="00316764"/>
    <w:rsid w:val="0032099B"/>
    <w:rsid w:val="003246A2"/>
    <w:rsid w:val="00325100"/>
    <w:rsid w:val="003258EE"/>
    <w:rsid w:val="00326CE9"/>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BD8"/>
    <w:rsid w:val="003A0720"/>
    <w:rsid w:val="003A1FB5"/>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7062"/>
    <w:rsid w:val="004E21CF"/>
    <w:rsid w:val="004E278F"/>
    <w:rsid w:val="004E4BB8"/>
    <w:rsid w:val="004E6B13"/>
    <w:rsid w:val="004E72EC"/>
    <w:rsid w:val="004F062C"/>
    <w:rsid w:val="004F11D9"/>
    <w:rsid w:val="004F25F8"/>
    <w:rsid w:val="004F3112"/>
    <w:rsid w:val="004F328C"/>
    <w:rsid w:val="004F3617"/>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5AD"/>
    <w:rsid w:val="00537CF7"/>
    <w:rsid w:val="00540BA7"/>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6422"/>
    <w:rsid w:val="005601B4"/>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23E7"/>
    <w:rsid w:val="00594316"/>
    <w:rsid w:val="00594CED"/>
    <w:rsid w:val="00597A03"/>
    <w:rsid w:val="005A04FA"/>
    <w:rsid w:val="005A4940"/>
    <w:rsid w:val="005B2CBA"/>
    <w:rsid w:val="005B6033"/>
    <w:rsid w:val="005C6497"/>
    <w:rsid w:val="005D0391"/>
    <w:rsid w:val="005D36D3"/>
    <w:rsid w:val="005D4E7E"/>
    <w:rsid w:val="005D5319"/>
    <w:rsid w:val="005E0ED1"/>
    <w:rsid w:val="005E2A8A"/>
    <w:rsid w:val="005E7779"/>
    <w:rsid w:val="005E77FE"/>
    <w:rsid w:val="005F1335"/>
    <w:rsid w:val="005F1E8E"/>
    <w:rsid w:val="005F38A3"/>
    <w:rsid w:val="005F6EBE"/>
    <w:rsid w:val="005F789C"/>
    <w:rsid w:val="0060261F"/>
    <w:rsid w:val="0060356B"/>
    <w:rsid w:val="00611922"/>
    <w:rsid w:val="00611FDB"/>
    <w:rsid w:val="00620D72"/>
    <w:rsid w:val="00620F42"/>
    <w:rsid w:val="00622EF5"/>
    <w:rsid w:val="00623A7F"/>
    <w:rsid w:val="00623C92"/>
    <w:rsid w:val="00625529"/>
    <w:rsid w:val="0062778A"/>
    <w:rsid w:val="00631986"/>
    <w:rsid w:val="00631ABF"/>
    <w:rsid w:val="00631D92"/>
    <w:rsid w:val="0063265F"/>
    <w:rsid w:val="006339D8"/>
    <w:rsid w:val="00635817"/>
    <w:rsid w:val="00636AD6"/>
    <w:rsid w:val="006374B4"/>
    <w:rsid w:val="00641BE6"/>
    <w:rsid w:val="00642358"/>
    <w:rsid w:val="0064273C"/>
    <w:rsid w:val="00643A13"/>
    <w:rsid w:val="0064581C"/>
    <w:rsid w:val="006469A7"/>
    <w:rsid w:val="00647099"/>
    <w:rsid w:val="00647643"/>
    <w:rsid w:val="006506CF"/>
    <w:rsid w:val="0065151D"/>
    <w:rsid w:val="00652649"/>
    <w:rsid w:val="00652BAC"/>
    <w:rsid w:val="00652E5B"/>
    <w:rsid w:val="00653C45"/>
    <w:rsid w:val="00654F70"/>
    <w:rsid w:val="00655FB4"/>
    <w:rsid w:val="00657018"/>
    <w:rsid w:val="00662B0A"/>
    <w:rsid w:val="006638A2"/>
    <w:rsid w:val="00663D4B"/>
    <w:rsid w:val="006644A8"/>
    <w:rsid w:val="00665379"/>
    <w:rsid w:val="006668B8"/>
    <w:rsid w:val="00667E61"/>
    <w:rsid w:val="00670CC6"/>
    <w:rsid w:val="00672DA5"/>
    <w:rsid w:val="006740A2"/>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94C"/>
    <w:rsid w:val="00692503"/>
    <w:rsid w:val="006929D3"/>
    <w:rsid w:val="006946FD"/>
    <w:rsid w:val="006968DB"/>
    <w:rsid w:val="00697482"/>
    <w:rsid w:val="006A182B"/>
    <w:rsid w:val="006A4F02"/>
    <w:rsid w:val="006A621A"/>
    <w:rsid w:val="006B17F7"/>
    <w:rsid w:val="006B24A7"/>
    <w:rsid w:val="006B2769"/>
    <w:rsid w:val="006B31B0"/>
    <w:rsid w:val="006B552C"/>
    <w:rsid w:val="006B5821"/>
    <w:rsid w:val="006C5190"/>
    <w:rsid w:val="006C5277"/>
    <w:rsid w:val="006C7920"/>
    <w:rsid w:val="006D1412"/>
    <w:rsid w:val="006D1EFF"/>
    <w:rsid w:val="006D5C06"/>
    <w:rsid w:val="006D5C5F"/>
    <w:rsid w:val="006D6803"/>
    <w:rsid w:val="006D6FB2"/>
    <w:rsid w:val="006E202A"/>
    <w:rsid w:val="006E24D9"/>
    <w:rsid w:val="006E719C"/>
    <w:rsid w:val="006E7ABB"/>
    <w:rsid w:val="006F0EDD"/>
    <w:rsid w:val="006F352E"/>
    <w:rsid w:val="006F38F5"/>
    <w:rsid w:val="006F51AF"/>
    <w:rsid w:val="006F5D2C"/>
    <w:rsid w:val="006F602A"/>
    <w:rsid w:val="006F68C2"/>
    <w:rsid w:val="006F6A8D"/>
    <w:rsid w:val="006F76FF"/>
    <w:rsid w:val="006F77FE"/>
    <w:rsid w:val="00700562"/>
    <w:rsid w:val="0070476E"/>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EED"/>
    <w:rsid w:val="00731F12"/>
    <w:rsid w:val="0073540B"/>
    <w:rsid w:val="007361D6"/>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220E"/>
    <w:rsid w:val="007A3D75"/>
    <w:rsid w:val="007A5D26"/>
    <w:rsid w:val="007A62B1"/>
    <w:rsid w:val="007A6E04"/>
    <w:rsid w:val="007A70A1"/>
    <w:rsid w:val="007B0A52"/>
    <w:rsid w:val="007B2658"/>
    <w:rsid w:val="007B3C5C"/>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301"/>
    <w:rsid w:val="00827549"/>
    <w:rsid w:val="00827BEF"/>
    <w:rsid w:val="00827F3E"/>
    <w:rsid w:val="00834945"/>
    <w:rsid w:val="00837DCF"/>
    <w:rsid w:val="00841897"/>
    <w:rsid w:val="00841CC6"/>
    <w:rsid w:val="00842D6C"/>
    <w:rsid w:val="00842DEC"/>
    <w:rsid w:val="008437EE"/>
    <w:rsid w:val="0085280E"/>
    <w:rsid w:val="00853CF1"/>
    <w:rsid w:val="008545F6"/>
    <w:rsid w:val="00855284"/>
    <w:rsid w:val="00855736"/>
    <w:rsid w:val="008578BC"/>
    <w:rsid w:val="0086281F"/>
    <w:rsid w:val="008629E7"/>
    <w:rsid w:val="00862AC5"/>
    <w:rsid w:val="00863DEF"/>
    <w:rsid w:val="00863F83"/>
    <w:rsid w:val="00864774"/>
    <w:rsid w:val="00864B68"/>
    <w:rsid w:val="0086523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5D9A"/>
    <w:rsid w:val="00906E5A"/>
    <w:rsid w:val="00907F04"/>
    <w:rsid w:val="0091078F"/>
    <w:rsid w:val="00910E93"/>
    <w:rsid w:val="009112B4"/>
    <w:rsid w:val="00912A98"/>
    <w:rsid w:val="00914681"/>
    <w:rsid w:val="00915FD4"/>
    <w:rsid w:val="009162BF"/>
    <w:rsid w:val="00916B2A"/>
    <w:rsid w:val="00917778"/>
    <w:rsid w:val="00921CEC"/>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46A09"/>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914DA"/>
    <w:rsid w:val="00991A54"/>
    <w:rsid w:val="00993E58"/>
    <w:rsid w:val="00994636"/>
    <w:rsid w:val="00996376"/>
    <w:rsid w:val="009A2E50"/>
    <w:rsid w:val="009A382D"/>
    <w:rsid w:val="009A4505"/>
    <w:rsid w:val="009A4CC0"/>
    <w:rsid w:val="009A69B7"/>
    <w:rsid w:val="009A7EF2"/>
    <w:rsid w:val="009B110D"/>
    <w:rsid w:val="009B4702"/>
    <w:rsid w:val="009B5A9F"/>
    <w:rsid w:val="009B5ED5"/>
    <w:rsid w:val="009C04BA"/>
    <w:rsid w:val="009C10E2"/>
    <w:rsid w:val="009C1699"/>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39B9"/>
    <w:rsid w:val="00A04704"/>
    <w:rsid w:val="00A04A3A"/>
    <w:rsid w:val="00A04A86"/>
    <w:rsid w:val="00A055D7"/>
    <w:rsid w:val="00A078F6"/>
    <w:rsid w:val="00A07D43"/>
    <w:rsid w:val="00A10EEA"/>
    <w:rsid w:val="00A11350"/>
    <w:rsid w:val="00A154B3"/>
    <w:rsid w:val="00A15A7B"/>
    <w:rsid w:val="00A15E13"/>
    <w:rsid w:val="00A17125"/>
    <w:rsid w:val="00A205FE"/>
    <w:rsid w:val="00A2077A"/>
    <w:rsid w:val="00A2080F"/>
    <w:rsid w:val="00A22235"/>
    <w:rsid w:val="00A22660"/>
    <w:rsid w:val="00A2298E"/>
    <w:rsid w:val="00A22BB0"/>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57E8"/>
    <w:rsid w:val="00A8581A"/>
    <w:rsid w:val="00A85F86"/>
    <w:rsid w:val="00A86399"/>
    <w:rsid w:val="00A91AC8"/>
    <w:rsid w:val="00A922D2"/>
    <w:rsid w:val="00A95149"/>
    <w:rsid w:val="00A96269"/>
    <w:rsid w:val="00AA0DC8"/>
    <w:rsid w:val="00AA46FC"/>
    <w:rsid w:val="00AB0EFD"/>
    <w:rsid w:val="00AB0F5C"/>
    <w:rsid w:val="00AB3D88"/>
    <w:rsid w:val="00AB442D"/>
    <w:rsid w:val="00AB4CD1"/>
    <w:rsid w:val="00AB5F98"/>
    <w:rsid w:val="00AB7544"/>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2441"/>
    <w:rsid w:val="00B1423F"/>
    <w:rsid w:val="00B14B61"/>
    <w:rsid w:val="00B16D14"/>
    <w:rsid w:val="00B16E04"/>
    <w:rsid w:val="00B17BC0"/>
    <w:rsid w:val="00B20F63"/>
    <w:rsid w:val="00B21B54"/>
    <w:rsid w:val="00B21BBD"/>
    <w:rsid w:val="00B2365E"/>
    <w:rsid w:val="00B3367D"/>
    <w:rsid w:val="00B3409A"/>
    <w:rsid w:val="00B350F7"/>
    <w:rsid w:val="00B355DD"/>
    <w:rsid w:val="00B359CC"/>
    <w:rsid w:val="00B4027F"/>
    <w:rsid w:val="00B4185D"/>
    <w:rsid w:val="00B421EE"/>
    <w:rsid w:val="00B43DA6"/>
    <w:rsid w:val="00B441ED"/>
    <w:rsid w:val="00B44CBD"/>
    <w:rsid w:val="00B4522B"/>
    <w:rsid w:val="00B457C1"/>
    <w:rsid w:val="00B508DD"/>
    <w:rsid w:val="00B509CA"/>
    <w:rsid w:val="00B537F3"/>
    <w:rsid w:val="00B53D0C"/>
    <w:rsid w:val="00B54B6B"/>
    <w:rsid w:val="00B55111"/>
    <w:rsid w:val="00B558A8"/>
    <w:rsid w:val="00B55A35"/>
    <w:rsid w:val="00B57468"/>
    <w:rsid w:val="00B57479"/>
    <w:rsid w:val="00B57AFA"/>
    <w:rsid w:val="00B603A2"/>
    <w:rsid w:val="00B6405D"/>
    <w:rsid w:val="00B7129F"/>
    <w:rsid w:val="00B75A6D"/>
    <w:rsid w:val="00B77490"/>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2E17"/>
    <w:rsid w:val="00BA3BA0"/>
    <w:rsid w:val="00BA59F6"/>
    <w:rsid w:val="00BA6413"/>
    <w:rsid w:val="00BA7147"/>
    <w:rsid w:val="00BB1B0B"/>
    <w:rsid w:val="00BB243B"/>
    <w:rsid w:val="00BB27F2"/>
    <w:rsid w:val="00BB2B9F"/>
    <w:rsid w:val="00BC018F"/>
    <w:rsid w:val="00BC1D34"/>
    <w:rsid w:val="00BC2B30"/>
    <w:rsid w:val="00BC2B3A"/>
    <w:rsid w:val="00BC3D51"/>
    <w:rsid w:val="00BC442F"/>
    <w:rsid w:val="00BD018B"/>
    <w:rsid w:val="00BD065C"/>
    <w:rsid w:val="00BD09F2"/>
    <w:rsid w:val="00BD2AEE"/>
    <w:rsid w:val="00BD3178"/>
    <w:rsid w:val="00BD5B50"/>
    <w:rsid w:val="00BD7496"/>
    <w:rsid w:val="00BE33EC"/>
    <w:rsid w:val="00BE3A14"/>
    <w:rsid w:val="00BF115C"/>
    <w:rsid w:val="00BF1208"/>
    <w:rsid w:val="00BF2F76"/>
    <w:rsid w:val="00BF68AD"/>
    <w:rsid w:val="00BF7DE2"/>
    <w:rsid w:val="00C00B6F"/>
    <w:rsid w:val="00C01E44"/>
    <w:rsid w:val="00C07393"/>
    <w:rsid w:val="00C10DEF"/>
    <w:rsid w:val="00C13E13"/>
    <w:rsid w:val="00C174F3"/>
    <w:rsid w:val="00C17614"/>
    <w:rsid w:val="00C17855"/>
    <w:rsid w:val="00C2060E"/>
    <w:rsid w:val="00C21535"/>
    <w:rsid w:val="00C2275B"/>
    <w:rsid w:val="00C23CF0"/>
    <w:rsid w:val="00C249EC"/>
    <w:rsid w:val="00C25D68"/>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A1143"/>
    <w:rsid w:val="00CA5D0E"/>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C69"/>
    <w:rsid w:val="00D05FF7"/>
    <w:rsid w:val="00D06530"/>
    <w:rsid w:val="00D0688A"/>
    <w:rsid w:val="00D06907"/>
    <w:rsid w:val="00D07027"/>
    <w:rsid w:val="00D07952"/>
    <w:rsid w:val="00D14A5F"/>
    <w:rsid w:val="00D15F4B"/>
    <w:rsid w:val="00D16E1A"/>
    <w:rsid w:val="00D2057A"/>
    <w:rsid w:val="00D20A99"/>
    <w:rsid w:val="00D252D8"/>
    <w:rsid w:val="00D300E1"/>
    <w:rsid w:val="00D31BD1"/>
    <w:rsid w:val="00D32CD2"/>
    <w:rsid w:val="00D33583"/>
    <w:rsid w:val="00D341CE"/>
    <w:rsid w:val="00D353F8"/>
    <w:rsid w:val="00D35BEE"/>
    <w:rsid w:val="00D36274"/>
    <w:rsid w:val="00D36EF0"/>
    <w:rsid w:val="00D4082C"/>
    <w:rsid w:val="00D4462C"/>
    <w:rsid w:val="00D45DD4"/>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46E7"/>
    <w:rsid w:val="00DE6A31"/>
    <w:rsid w:val="00DE7EFB"/>
    <w:rsid w:val="00DF17C6"/>
    <w:rsid w:val="00DF1925"/>
    <w:rsid w:val="00DF66EE"/>
    <w:rsid w:val="00DF797E"/>
    <w:rsid w:val="00E00396"/>
    <w:rsid w:val="00E0148A"/>
    <w:rsid w:val="00E01C7B"/>
    <w:rsid w:val="00E01EB0"/>
    <w:rsid w:val="00E0339D"/>
    <w:rsid w:val="00E0391A"/>
    <w:rsid w:val="00E05C3C"/>
    <w:rsid w:val="00E11990"/>
    <w:rsid w:val="00E11C5F"/>
    <w:rsid w:val="00E1466D"/>
    <w:rsid w:val="00E14AEF"/>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34A5"/>
    <w:rsid w:val="00E83625"/>
    <w:rsid w:val="00E8494E"/>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52A"/>
    <w:rsid w:val="00F07541"/>
    <w:rsid w:val="00F07916"/>
    <w:rsid w:val="00F1021D"/>
    <w:rsid w:val="00F10B8B"/>
    <w:rsid w:val="00F10F89"/>
    <w:rsid w:val="00F11153"/>
    <w:rsid w:val="00F111D4"/>
    <w:rsid w:val="00F11CE8"/>
    <w:rsid w:val="00F13AB2"/>
    <w:rsid w:val="00F16728"/>
    <w:rsid w:val="00F17406"/>
    <w:rsid w:val="00F200DF"/>
    <w:rsid w:val="00F226E3"/>
    <w:rsid w:val="00F30796"/>
    <w:rsid w:val="00F308F8"/>
    <w:rsid w:val="00F311C5"/>
    <w:rsid w:val="00F346A2"/>
    <w:rsid w:val="00F34736"/>
    <w:rsid w:val="00F360EF"/>
    <w:rsid w:val="00F4016C"/>
    <w:rsid w:val="00F44F22"/>
    <w:rsid w:val="00F45785"/>
    <w:rsid w:val="00F511D4"/>
    <w:rsid w:val="00F51352"/>
    <w:rsid w:val="00F52887"/>
    <w:rsid w:val="00F54AD8"/>
    <w:rsid w:val="00F55160"/>
    <w:rsid w:val="00F55F9A"/>
    <w:rsid w:val="00F57113"/>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77336"/>
    <w:rsid w:val="00F80B95"/>
    <w:rsid w:val="00F811D4"/>
    <w:rsid w:val="00F81C56"/>
    <w:rsid w:val="00F82617"/>
    <w:rsid w:val="00F82657"/>
    <w:rsid w:val="00F82FCB"/>
    <w:rsid w:val="00F901B5"/>
    <w:rsid w:val="00F91E6A"/>
    <w:rsid w:val="00F92207"/>
    <w:rsid w:val="00F93B2F"/>
    <w:rsid w:val="00F93FA0"/>
    <w:rsid w:val="00F94801"/>
    <w:rsid w:val="00F951B7"/>
    <w:rsid w:val="00F95BF3"/>
    <w:rsid w:val="00F95FEE"/>
    <w:rsid w:val="00F97AA9"/>
    <w:rsid w:val="00FA15D0"/>
    <w:rsid w:val="00FA3806"/>
    <w:rsid w:val="00FA495A"/>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95C"/>
    <w:rsid w:val="00FD2D4C"/>
    <w:rsid w:val="00FD362B"/>
    <w:rsid w:val="00FD43D2"/>
    <w:rsid w:val="00FD5D91"/>
    <w:rsid w:val="00FE087F"/>
    <w:rsid w:val="00FE1A39"/>
    <w:rsid w:val="00FE4EDB"/>
    <w:rsid w:val="00FE5A6C"/>
    <w:rsid w:val="00FE63C1"/>
    <w:rsid w:val="00FF01DD"/>
    <w:rsid w:val="00FF1B0C"/>
    <w:rsid w:val="00FF2C92"/>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3517F-F146-324B-AA64-CFEA2FBC3B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0</Pages>
  <Words>66856</Words>
  <Characters>381085</Characters>
  <Application>Microsoft Macintosh Word</Application>
  <DocSecurity>0</DocSecurity>
  <Lines>3175</Lines>
  <Paragraphs>89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7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31</cp:revision>
  <cp:lastPrinted>2019-03-04T18:31:00Z</cp:lastPrinted>
  <dcterms:created xsi:type="dcterms:W3CDTF">2019-05-22T19:29:00Z</dcterms:created>
  <dcterms:modified xsi:type="dcterms:W3CDTF">2019-06-03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